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1F4DC566" w14:textId="32458B00" w:rsidR="00081746" w:rsidRDefault="00081746" w:rsidP="00BC32BC">
      <w:pPr>
        <w:jc w:val="both"/>
        <w:rPr>
          <w:sz w:val="52"/>
          <w:szCs w:val="52"/>
        </w:rPr>
      </w:pPr>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4770B3BE" w14:textId="53441B04" w:rsidR="00081746" w:rsidRDefault="00081746" w:rsidP="00BC32BC">
      <w:pPr>
        <w:jc w:val="both"/>
        <w:rPr>
          <w:sz w:val="52"/>
          <w:szCs w:val="52"/>
        </w:rPr>
      </w:pPr>
    </w:p>
    <w:p w14:paraId="2ADB0DF0" w14:textId="390F40C3" w:rsidR="0062287A" w:rsidRPr="0062287A" w:rsidRDefault="0062287A" w:rsidP="009D7694">
      <w:pPr>
        <w:jc w:val="center"/>
        <w:rPr>
          <w:sz w:val="52"/>
          <w:szCs w:val="52"/>
        </w:rPr>
      </w:pPr>
      <w:r w:rsidRPr="0062287A">
        <w:rPr>
          <w:sz w:val="52"/>
          <w:szCs w:val="52"/>
        </w:rPr>
        <w:t>Graduation Work Title</w:t>
      </w:r>
    </w:p>
    <w:p w14:paraId="18E341A9" w14:textId="5B8FA75B"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146C160E" w:rsidR="00081746" w:rsidRDefault="008F0EEB" w:rsidP="00BC32BC">
      <w:pPr>
        <w:spacing w:line="240" w:lineRule="auto"/>
        <w:jc w:val="both"/>
      </w:pPr>
      <w:r>
        <w:t xml:space="preserve">Coach: </w:t>
      </w:r>
      <w:r w:rsidR="0028582D">
        <w:t>Geeroms Kasper</w:t>
      </w:r>
    </w:p>
    <w:p w14:paraId="617C20A3" w14:textId="7777777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38ACD2DE" w:rsidR="008F0EEB" w:rsidRDefault="008F0EEB" w:rsidP="009D7694">
      <w:pPr>
        <w:spacing w:line="240" w:lineRule="auto"/>
        <w:jc w:val="right"/>
      </w:pPr>
      <w:r>
        <w:t>Digital Arts and Entertainment</w:t>
      </w:r>
    </w:p>
    <w:p w14:paraId="7600F9D3" w14:textId="37DA7031" w:rsidR="008F0EEB" w:rsidRDefault="008F0EEB" w:rsidP="009D7694">
      <w:pPr>
        <w:jc w:val="right"/>
      </w:pPr>
      <w:r>
        <w:t>Howest.be</w:t>
      </w:r>
    </w:p>
    <w:p w14:paraId="24297CC1" w14:textId="520EE7C8" w:rsidR="008F0EEB" w:rsidRDefault="008F0EEB" w:rsidP="00BC32BC">
      <w:pPr>
        <w:jc w:val="both"/>
      </w:pPr>
      <w:r w:rsidRPr="00903C14">
        <w:rPr>
          <w:rFonts w:ascii="Biome" w:hAnsi="Biome" w:cs="Biome"/>
          <w:noProof/>
        </w:rPr>
        <w:drawing>
          <wp:anchor distT="0" distB="0" distL="114300" distR="114300" simplePos="0" relativeHeight="251661312" behindDoc="1" locked="0" layoutInCell="1" allowOverlap="1" wp14:anchorId="326D3556" wp14:editId="773E9556">
            <wp:simplePos x="0" y="0"/>
            <wp:positionH relativeFrom="margin">
              <wp:posOffset>5003165</wp:posOffset>
            </wp:positionH>
            <wp:positionV relativeFrom="margin">
              <wp:posOffset>7450667</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77777777" w:rsidR="002E208F" w:rsidRDefault="002E208F" w:rsidP="00BC32BC">
      <w:pPr>
        <w:jc w:val="both"/>
      </w:pPr>
    </w:p>
    <w:p w14:paraId="76A463FE" w14:textId="77777777" w:rsidR="002E208F" w:rsidRDefault="002E208F" w:rsidP="00BC32BC">
      <w:pPr>
        <w:jc w:val="both"/>
      </w:pPr>
      <w:r>
        <w:br w:type="page"/>
      </w:r>
    </w:p>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7777777" w:rsidR="000D5C84" w:rsidRDefault="000D5C84" w:rsidP="00BC32BC">
          <w:pPr>
            <w:pStyle w:val="TOCHeading"/>
            <w:jc w:val="both"/>
          </w:pPr>
          <w:r>
            <w:t>Contents</w:t>
          </w:r>
        </w:p>
        <w:p w14:paraId="38EBBD00" w14:textId="1B789030" w:rsidR="00D07D22" w:rsidRDefault="000D5C84" w:rsidP="00BC32BC">
          <w:pPr>
            <w:pStyle w:val="TOC1"/>
            <w:tabs>
              <w:tab w:val="right" w:leader="dot" w:pos="9350"/>
            </w:tabs>
            <w:jc w:val="both"/>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6369382" w:history="1">
            <w:r w:rsidR="00D07D22" w:rsidRPr="0054615E">
              <w:rPr>
                <w:rStyle w:val="Hyperlink"/>
                <w:noProof/>
              </w:rPr>
              <w:t>Abstract &amp; Key words</w:t>
            </w:r>
            <w:r w:rsidR="00D07D22">
              <w:rPr>
                <w:noProof/>
                <w:webHidden/>
              </w:rPr>
              <w:tab/>
            </w:r>
            <w:r w:rsidR="00D07D22">
              <w:rPr>
                <w:noProof/>
                <w:webHidden/>
              </w:rPr>
              <w:fldChar w:fldCharType="begin"/>
            </w:r>
            <w:r w:rsidR="00D07D22">
              <w:rPr>
                <w:noProof/>
                <w:webHidden/>
              </w:rPr>
              <w:instrText xml:space="preserve"> PAGEREF _Toc186369382 \h </w:instrText>
            </w:r>
            <w:r w:rsidR="00D07D22">
              <w:rPr>
                <w:noProof/>
                <w:webHidden/>
              </w:rPr>
            </w:r>
            <w:r w:rsidR="00D07D22">
              <w:rPr>
                <w:noProof/>
                <w:webHidden/>
              </w:rPr>
              <w:fldChar w:fldCharType="separate"/>
            </w:r>
            <w:r w:rsidR="00D07D22">
              <w:rPr>
                <w:noProof/>
                <w:webHidden/>
              </w:rPr>
              <w:t>3</w:t>
            </w:r>
            <w:r w:rsidR="00D07D22">
              <w:rPr>
                <w:noProof/>
                <w:webHidden/>
              </w:rPr>
              <w:fldChar w:fldCharType="end"/>
            </w:r>
          </w:hyperlink>
        </w:p>
        <w:p w14:paraId="46BE8264" w14:textId="2227FD74"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83" w:history="1">
            <w:r w:rsidRPr="0054615E">
              <w:rPr>
                <w:rStyle w:val="Hyperlink"/>
                <w:noProof/>
              </w:rPr>
              <w:t>Preface</w:t>
            </w:r>
            <w:r>
              <w:rPr>
                <w:noProof/>
                <w:webHidden/>
              </w:rPr>
              <w:tab/>
            </w:r>
            <w:r>
              <w:rPr>
                <w:noProof/>
                <w:webHidden/>
              </w:rPr>
              <w:fldChar w:fldCharType="begin"/>
            </w:r>
            <w:r>
              <w:rPr>
                <w:noProof/>
                <w:webHidden/>
              </w:rPr>
              <w:instrText xml:space="preserve"> PAGEREF _Toc186369383 \h </w:instrText>
            </w:r>
            <w:r>
              <w:rPr>
                <w:noProof/>
                <w:webHidden/>
              </w:rPr>
            </w:r>
            <w:r>
              <w:rPr>
                <w:noProof/>
                <w:webHidden/>
              </w:rPr>
              <w:fldChar w:fldCharType="separate"/>
            </w:r>
            <w:r>
              <w:rPr>
                <w:noProof/>
                <w:webHidden/>
              </w:rPr>
              <w:t>4</w:t>
            </w:r>
            <w:r>
              <w:rPr>
                <w:noProof/>
                <w:webHidden/>
              </w:rPr>
              <w:fldChar w:fldCharType="end"/>
            </w:r>
          </w:hyperlink>
        </w:p>
        <w:p w14:paraId="159D048E" w14:textId="79DB5028"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84" w:history="1">
            <w:r w:rsidRPr="0054615E">
              <w:rPr>
                <w:rStyle w:val="Hyperlink"/>
                <w:noProof/>
              </w:rPr>
              <w:t>List of Figures</w:t>
            </w:r>
            <w:r>
              <w:rPr>
                <w:noProof/>
                <w:webHidden/>
              </w:rPr>
              <w:tab/>
            </w:r>
            <w:r>
              <w:rPr>
                <w:noProof/>
                <w:webHidden/>
              </w:rPr>
              <w:fldChar w:fldCharType="begin"/>
            </w:r>
            <w:r>
              <w:rPr>
                <w:noProof/>
                <w:webHidden/>
              </w:rPr>
              <w:instrText xml:space="preserve"> PAGEREF _Toc186369384 \h </w:instrText>
            </w:r>
            <w:r>
              <w:rPr>
                <w:noProof/>
                <w:webHidden/>
              </w:rPr>
            </w:r>
            <w:r>
              <w:rPr>
                <w:noProof/>
                <w:webHidden/>
              </w:rPr>
              <w:fldChar w:fldCharType="separate"/>
            </w:r>
            <w:r>
              <w:rPr>
                <w:noProof/>
                <w:webHidden/>
              </w:rPr>
              <w:t>5</w:t>
            </w:r>
            <w:r>
              <w:rPr>
                <w:noProof/>
                <w:webHidden/>
              </w:rPr>
              <w:fldChar w:fldCharType="end"/>
            </w:r>
          </w:hyperlink>
        </w:p>
        <w:p w14:paraId="43C48757" w14:textId="0BE69438"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85" w:history="1">
            <w:r w:rsidRPr="0054615E">
              <w:rPr>
                <w:rStyle w:val="Hyperlink"/>
                <w:noProof/>
              </w:rPr>
              <w:t>Introduction</w:t>
            </w:r>
            <w:r>
              <w:rPr>
                <w:noProof/>
                <w:webHidden/>
              </w:rPr>
              <w:tab/>
            </w:r>
            <w:r>
              <w:rPr>
                <w:noProof/>
                <w:webHidden/>
              </w:rPr>
              <w:fldChar w:fldCharType="begin"/>
            </w:r>
            <w:r>
              <w:rPr>
                <w:noProof/>
                <w:webHidden/>
              </w:rPr>
              <w:instrText xml:space="preserve"> PAGEREF _Toc186369385 \h </w:instrText>
            </w:r>
            <w:r>
              <w:rPr>
                <w:noProof/>
                <w:webHidden/>
              </w:rPr>
            </w:r>
            <w:r>
              <w:rPr>
                <w:noProof/>
                <w:webHidden/>
              </w:rPr>
              <w:fldChar w:fldCharType="separate"/>
            </w:r>
            <w:r>
              <w:rPr>
                <w:noProof/>
                <w:webHidden/>
              </w:rPr>
              <w:t>6</w:t>
            </w:r>
            <w:r>
              <w:rPr>
                <w:noProof/>
                <w:webHidden/>
              </w:rPr>
              <w:fldChar w:fldCharType="end"/>
            </w:r>
          </w:hyperlink>
        </w:p>
        <w:p w14:paraId="6588E095" w14:textId="253A2B31"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86" w:history="1">
            <w:r w:rsidRPr="0054615E">
              <w:rPr>
                <w:rStyle w:val="Hyperlink"/>
                <w:noProof/>
              </w:rPr>
              <w:t>Literature Study / Theoretical Framework</w:t>
            </w:r>
            <w:r>
              <w:rPr>
                <w:noProof/>
                <w:webHidden/>
              </w:rPr>
              <w:tab/>
            </w:r>
            <w:r>
              <w:rPr>
                <w:noProof/>
                <w:webHidden/>
              </w:rPr>
              <w:fldChar w:fldCharType="begin"/>
            </w:r>
            <w:r>
              <w:rPr>
                <w:noProof/>
                <w:webHidden/>
              </w:rPr>
              <w:instrText xml:space="preserve"> PAGEREF _Toc186369386 \h </w:instrText>
            </w:r>
            <w:r>
              <w:rPr>
                <w:noProof/>
                <w:webHidden/>
              </w:rPr>
            </w:r>
            <w:r>
              <w:rPr>
                <w:noProof/>
                <w:webHidden/>
              </w:rPr>
              <w:fldChar w:fldCharType="separate"/>
            </w:r>
            <w:r>
              <w:rPr>
                <w:noProof/>
                <w:webHidden/>
              </w:rPr>
              <w:t>7</w:t>
            </w:r>
            <w:r>
              <w:rPr>
                <w:noProof/>
                <w:webHidden/>
              </w:rPr>
              <w:fldChar w:fldCharType="end"/>
            </w:r>
          </w:hyperlink>
        </w:p>
        <w:p w14:paraId="4F1C9503" w14:textId="2883EAB3" w:rsidR="00D07D22" w:rsidRDefault="00D07D22" w:rsidP="00BC32BC">
          <w:pPr>
            <w:pStyle w:val="TOC2"/>
            <w:tabs>
              <w:tab w:val="right" w:leader="dot" w:pos="9350"/>
            </w:tabs>
            <w:jc w:val="both"/>
            <w:rPr>
              <w:noProof/>
              <w:kern w:val="2"/>
              <w:sz w:val="24"/>
              <w:szCs w:val="24"/>
              <w:lang w:val="en-BE" w:eastAsia="en-BE"/>
              <w14:ligatures w14:val="standardContextual"/>
            </w:rPr>
          </w:pPr>
          <w:hyperlink w:anchor="_Toc186369387" w:history="1">
            <w:r w:rsidRPr="0054615E">
              <w:rPr>
                <w:rStyle w:val="Hyperlink"/>
                <w:noProof/>
              </w:rPr>
              <w:t>Ray Tracing</w:t>
            </w:r>
            <w:r>
              <w:rPr>
                <w:noProof/>
                <w:webHidden/>
              </w:rPr>
              <w:tab/>
            </w:r>
            <w:r>
              <w:rPr>
                <w:noProof/>
                <w:webHidden/>
              </w:rPr>
              <w:fldChar w:fldCharType="begin"/>
            </w:r>
            <w:r>
              <w:rPr>
                <w:noProof/>
                <w:webHidden/>
              </w:rPr>
              <w:instrText xml:space="preserve"> PAGEREF _Toc186369387 \h </w:instrText>
            </w:r>
            <w:r>
              <w:rPr>
                <w:noProof/>
                <w:webHidden/>
              </w:rPr>
            </w:r>
            <w:r>
              <w:rPr>
                <w:noProof/>
                <w:webHidden/>
              </w:rPr>
              <w:fldChar w:fldCharType="separate"/>
            </w:r>
            <w:r>
              <w:rPr>
                <w:noProof/>
                <w:webHidden/>
              </w:rPr>
              <w:t>7</w:t>
            </w:r>
            <w:r>
              <w:rPr>
                <w:noProof/>
                <w:webHidden/>
              </w:rPr>
              <w:fldChar w:fldCharType="end"/>
            </w:r>
          </w:hyperlink>
        </w:p>
        <w:p w14:paraId="168D689D" w14:textId="4347C76E"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88" w:history="1">
            <w:r w:rsidRPr="0054615E">
              <w:rPr>
                <w:rStyle w:val="Hyperlink"/>
                <w:noProof/>
              </w:rPr>
              <w:t>Fundamentals</w:t>
            </w:r>
            <w:r>
              <w:rPr>
                <w:noProof/>
                <w:webHidden/>
              </w:rPr>
              <w:tab/>
            </w:r>
            <w:r>
              <w:rPr>
                <w:noProof/>
                <w:webHidden/>
              </w:rPr>
              <w:fldChar w:fldCharType="begin"/>
            </w:r>
            <w:r>
              <w:rPr>
                <w:noProof/>
                <w:webHidden/>
              </w:rPr>
              <w:instrText xml:space="preserve"> PAGEREF _Toc186369388 \h </w:instrText>
            </w:r>
            <w:r>
              <w:rPr>
                <w:noProof/>
                <w:webHidden/>
              </w:rPr>
            </w:r>
            <w:r>
              <w:rPr>
                <w:noProof/>
                <w:webHidden/>
              </w:rPr>
              <w:fldChar w:fldCharType="separate"/>
            </w:r>
            <w:r>
              <w:rPr>
                <w:noProof/>
                <w:webHidden/>
              </w:rPr>
              <w:t>7</w:t>
            </w:r>
            <w:r>
              <w:rPr>
                <w:noProof/>
                <w:webHidden/>
              </w:rPr>
              <w:fldChar w:fldCharType="end"/>
            </w:r>
          </w:hyperlink>
        </w:p>
        <w:p w14:paraId="49F2FE51" w14:textId="14F7531B"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89" w:history="1">
            <w:r w:rsidRPr="0054615E">
              <w:rPr>
                <w:rStyle w:val="Hyperlink"/>
                <w:noProof/>
                <w:lang w:val="en-BE"/>
              </w:rPr>
              <w:t>Acceleration structures</w:t>
            </w:r>
            <w:r>
              <w:rPr>
                <w:noProof/>
                <w:webHidden/>
              </w:rPr>
              <w:tab/>
            </w:r>
            <w:r>
              <w:rPr>
                <w:noProof/>
                <w:webHidden/>
              </w:rPr>
              <w:fldChar w:fldCharType="begin"/>
            </w:r>
            <w:r>
              <w:rPr>
                <w:noProof/>
                <w:webHidden/>
              </w:rPr>
              <w:instrText xml:space="preserve"> PAGEREF _Toc186369389 \h </w:instrText>
            </w:r>
            <w:r>
              <w:rPr>
                <w:noProof/>
                <w:webHidden/>
              </w:rPr>
            </w:r>
            <w:r>
              <w:rPr>
                <w:noProof/>
                <w:webHidden/>
              </w:rPr>
              <w:fldChar w:fldCharType="separate"/>
            </w:r>
            <w:r>
              <w:rPr>
                <w:noProof/>
                <w:webHidden/>
              </w:rPr>
              <w:t>8</w:t>
            </w:r>
            <w:r>
              <w:rPr>
                <w:noProof/>
                <w:webHidden/>
              </w:rPr>
              <w:fldChar w:fldCharType="end"/>
            </w:r>
          </w:hyperlink>
        </w:p>
        <w:p w14:paraId="0A133482" w14:textId="5EE159A2" w:rsidR="00D07D22" w:rsidRDefault="00D07D22" w:rsidP="00BC32BC">
          <w:pPr>
            <w:pStyle w:val="TOC2"/>
            <w:tabs>
              <w:tab w:val="right" w:leader="dot" w:pos="9350"/>
            </w:tabs>
            <w:jc w:val="both"/>
            <w:rPr>
              <w:noProof/>
              <w:kern w:val="2"/>
              <w:sz w:val="24"/>
              <w:szCs w:val="24"/>
              <w:lang w:val="en-BE" w:eastAsia="en-BE"/>
              <w14:ligatures w14:val="standardContextual"/>
            </w:rPr>
          </w:pPr>
          <w:hyperlink w:anchor="_Toc186369390" w:history="1">
            <w:r w:rsidRPr="0054615E">
              <w:rPr>
                <w:rStyle w:val="Hyperlink"/>
                <w:noProof/>
              </w:rPr>
              <w:t>sphere tracing (ray marching)</w:t>
            </w:r>
            <w:r>
              <w:rPr>
                <w:noProof/>
                <w:webHidden/>
              </w:rPr>
              <w:tab/>
            </w:r>
            <w:r>
              <w:rPr>
                <w:noProof/>
                <w:webHidden/>
              </w:rPr>
              <w:fldChar w:fldCharType="begin"/>
            </w:r>
            <w:r>
              <w:rPr>
                <w:noProof/>
                <w:webHidden/>
              </w:rPr>
              <w:instrText xml:space="preserve"> PAGEREF _Toc186369390 \h </w:instrText>
            </w:r>
            <w:r>
              <w:rPr>
                <w:noProof/>
                <w:webHidden/>
              </w:rPr>
            </w:r>
            <w:r>
              <w:rPr>
                <w:noProof/>
                <w:webHidden/>
              </w:rPr>
              <w:fldChar w:fldCharType="separate"/>
            </w:r>
            <w:r>
              <w:rPr>
                <w:noProof/>
                <w:webHidden/>
              </w:rPr>
              <w:t>8</w:t>
            </w:r>
            <w:r>
              <w:rPr>
                <w:noProof/>
                <w:webHidden/>
              </w:rPr>
              <w:fldChar w:fldCharType="end"/>
            </w:r>
          </w:hyperlink>
        </w:p>
        <w:p w14:paraId="1DD212DB" w14:textId="795F5053"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91" w:history="1">
            <w:r w:rsidRPr="0054615E">
              <w:rPr>
                <w:rStyle w:val="Hyperlink"/>
                <w:noProof/>
              </w:rPr>
              <w:t>Fundamentals</w:t>
            </w:r>
            <w:r>
              <w:rPr>
                <w:noProof/>
                <w:webHidden/>
              </w:rPr>
              <w:tab/>
            </w:r>
            <w:r>
              <w:rPr>
                <w:noProof/>
                <w:webHidden/>
              </w:rPr>
              <w:fldChar w:fldCharType="begin"/>
            </w:r>
            <w:r>
              <w:rPr>
                <w:noProof/>
                <w:webHidden/>
              </w:rPr>
              <w:instrText xml:space="preserve"> PAGEREF _Toc186369391 \h </w:instrText>
            </w:r>
            <w:r>
              <w:rPr>
                <w:noProof/>
                <w:webHidden/>
              </w:rPr>
            </w:r>
            <w:r>
              <w:rPr>
                <w:noProof/>
                <w:webHidden/>
              </w:rPr>
              <w:fldChar w:fldCharType="separate"/>
            </w:r>
            <w:r>
              <w:rPr>
                <w:noProof/>
                <w:webHidden/>
              </w:rPr>
              <w:t>8</w:t>
            </w:r>
            <w:r>
              <w:rPr>
                <w:noProof/>
                <w:webHidden/>
              </w:rPr>
              <w:fldChar w:fldCharType="end"/>
            </w:r>
          </w:hyperlink>
        </w:p>
        <w:p w14:paraId="1F2A14CE" w14:textId="613D3659"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92" w:history="1">
            <w:r w:rsidRPr="0054615E">
              <w:rPr>
                <w:rStyle w:val="Hyperlink"/>
                <w:noProof/>
              </w:rPr>
              <w:t>aabb</w:t>
            </w:r>
            <w:r>
              <w:rPr>
                <w:noProof/>
                <w:webHidden/>
              </w:rPr>
              <w:tab/>
            </w:r>
            <w:r>
              <w:rPr>
                <w:noProof/>
                <w:webHidden/>
              </w:rPr>
              <w:fldChar w:fldCharType="begin"/>
            </w:r>
            <w:r>
              <w:rPr>
                <w:noProof/>
                <w:webHidden/>
              </w:rPr>
              <w:instrText xml:space="preserve"> PAGEREF _Toc186369392 \h </w:instrText>
            </w:r>
            <w:r>
              <w:rPr>
                <w:noProof/>
                <w:webHidden/>
              </w:rPr>
            </w:r>
            <w:r>
              <w:rPr>
                <w:noProof/>
                <w:webHidden/>
              </w:rPr>
              <w:fldChar w:fldCharType="separate"/>
            </w:r>
            <w:r>
              <w:rPr>
                <w:noProof/>
                <w:webHidden/>
              </w:rPr>
              <w:t>8</w:t>
            </w:r>
            <w:r>
              <w:rPr>
                <w:noProof/>
                <w:webHidden/>
              </w:rPr>
              <w:fldChar w:fldCharType="end"/>
            </w:r>
          </w:hyperlink>
        </w:p>
        <w:p w14:paraId="2C6CF3FC" w14:textId="139F2CE5"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93" w:history="1">
            <w:r w:rsidRPr="0054615E">
              <w:rPr>
                <w:rStyle w:val="Hyperlink"/>
                <w:noProof/>
              </w:rPr>
              <w:t>bvh</w:t>
            </w:r>
            <w:r>
              <w:rPr>
                <w:noProof/>
                <w:webHidden/>
              </w:rPr>
              <w:tab/>
            </w:r>
            <w:r>
              <w:rPr>
                <w:noProof/>
                <w:webHidden/>
              </w:rPr>
              <w:fldChar w:fldCharType="begin"/>
            </w:r>
            <w:r>
              <w:rPr>
                <w:noProof/>
                <w:webHidden/>
              </w:rPr>
              <w:instrText xml:space="preserve"> PAGEREF _Toc186369393 \h </w:instrText>
            </w:r>
            <w:r>
              <w:rPr>
                <w:noProof/>
                <w:webHidden/>
              </w:rPr>
            </w:r>
            <w:r>
              <w:rPr>
                <w:noProof/>
                <w:webHidden/>
              </w:rPr>
              <w:fldChar w:fldCharType="separate"/>
            </w:r>
            <w:r>
              <w:rPr>
                <w:noProof/>
                <w:webHidden/>
              </w:rPr>
              <w:t>8</w:t>
            </w:r>
            <w:r>
              <w:rPr>
                <w:noProof/>
                <w:webHidden/>
              </w:rPr>
              <w:fldChar w:fldCharType="end"/>
            </w:r>
          </w:hyperlink>
        </w:p>
        <w:p w14:paraId="6AD8D985" w14:textId="71E58670"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94" w:history="1">
            <w:r w:rsidRPr="0054615E">
              <w:rPr>
                <w:rStyle w:val="Hyperlink"/>
                <w:noProof/>
              </w:rPr>
              <w:t>Research</w:t>
            </w:r>
            <w:r>
              <w:rPr>
                <w:noProof/>
                <w:webHidden/>
              </w:rPr>
              <w:tab/>
            </w:r>
            <w:r>
              <w:rPr>
                <w:noProof/>
                <w:webHidden/>
              </w:rPr>
              <w:fldChar w:fldCharType="begin"/>
            </w:r>
            <w:r>
              <w:rPr>
                <w:noProof/>
                <w:webHidden/>
              </w:rPr>
              <w:instrText xml:space="preserve"> PAGEREF _Toc186369394 \h </w:instrText>
            </w:r>
            <w:r>
              <w:rPr>
                <w:noProof/>
                <w:webHidden/>
              </w:rPr>
            </w:r>
            <w:r>
              <w:rPr>
                <w:noProof/>
                <w:webHidden/>
              </w:rPr>
              <w:fldChar w:fldCharType="separate"/>
            </w:r>
            <w:r>
              <w:rPr>
                <w:noProof/>
                <w:webHidden/>
              </w:rPr>
              <w:t>9</w:t>
            </w:r>
            <w:r>
              <w:rPr>
                <w:noProof/>
                <w:webHidden/>
              </w:rPr>
              <w:fldChar w:fldCharType="end"/>
            </w:r>
          </w:hyperlink>
        </w:p>
        <w:p w14:paraId="1C1DAE64" w14:textId="36B87233"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395" w:history="1">
            <w:r w:rsidRPr="0054615E">
              <w:rPr>
                <w:rStyle w:val="Hyperlink"/>
                <w:noProof/>
              </w:rPr>
              <w:t>1.</w:t>
            </w:r>
            <w:r>
              <w:rPr>
                <w:noProof/>
                <w:kern w:val="2"/>
                <w:sz w:val="24"/>
                <w:szCs w:val="24"/>
                <w:lang w:val="en-BE" w:eastAsia="en-BE"/>
                <w14:ligatures w14:val="standardContextual"/>
              </w:rPr>
              <w:tab/>
            </w:r>
            <w:r w:rsidRPr="0054615E">
              <w:rPr>
                <w:rStyle w:val="Hyperlink"/>
                <w:noProof/>
              </w:rPr>
              <w:t>Topic 1</w:t>
            </w:r>
            <w:r>
              <w:rPr>
                <w:noProof/>
                <w:webHidden/>
              </w:rPr>
              <w:tab/>
            </w:r>
            <w:r>
              <w:rPr>
                <w:noProof/>
                <w:webHidden/>
              </w:rPr>
              <w:fldChar w:fldCharType="begin"/>
            </w:r>
            <w:r>
              <w:rPr>
                <w:noProof/>
                <w:webHidden/>
              </w:rPr>
              <w:instrText xml:space="preserve"> PAGEREF _Toc186369395 \h </w:instrText>
            </w:r>
            <w:r>
              <w:rPr>
                <w:noProof/>
                <w:webHidden/>
              </w:rPr>
            </w:r>
            <w:r>
              <w:rPr>
                <w:noProof/>
                <w:webHidden/>
              </w:rPr>
              <w:fldChar w:fldCharType="separate"/>
            </w:r>
            <w:r>
              <w:rPr>
                <w:noProof/>
                <w:webHidden/>
              </w:rPr>
              <w:t>9</w:t>
            </w:r>
            <w:r>
              <w:rPr>
                <w:noProof/>
                <w:webHidden/>
              </w:rPr>
              <w:fldChar w:fldCharType="end"/>
            </w:r>
          </w:hyperlink>
        </w:p>
        <w:p w14:paraId="39B7FB89" w14:textId="65C041D3"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396" w:history="1">
            <w:r w:rsidRPr="0054615E">
              <w:rPr>
                <w:rStyle w:val="Hyperlink"/>
                <w:noProof/>
              </w:rPr>
              <w:t>1.1.</w:t>
            </w:r>
            <w:r>
              <w:rPr>
                <w:noProof/>
                <w:kern w:val="2"/>
                <w:sz w:val="24"/>
                <w:szCs w:val="24"/>
                <w:lang w:val="en-BE" w:eastAsia="en-BE"/>
                <w14:ligatures w14:val="standardContextual"/>
              </w:rPr>
              <w:tab/>
            </w:r>
            <w:r w:rsidRPr="0054615E">
              <w:rPr>
                <w:rStyle w:val="Hyperlink"/>
                <w:noProof/>
              </w:rPr>
              <w:t>Subtopic 1</w:t>
            </w:r>
            <w:r>
              <w:rPr>
                <w:noProof/>
                <w:webHidden/>
              </w:rPr>
              <w:tab/>
            </w:r>
            <w:r>
              <w:rPr>
                <w:noProof/>
                <w:webHidden/>
              </w:rPr>
              <w:fldChar w:fldCharType="begin"/>
            </w:r>
            <w:r>
              <w:rPr>
                <w:noProof/>
                <w:webHidden/>
              </w:rPr>
              <w:instrText xml:space="preserve"> PAGEREF _Toc186369396 \h </w:instrText>
            </w:r>
            <w:r>
              <w:rPr>
                <w:noProof/>
                <w:webHidden/>
              </w:rPr>
            </w:r>
            <w:r>
              <w:rPr>
                <w:noProof/>
                <w:webHidden/>
              </w:rPr>
              <w:fldChar w:fldCharType="separate"/>
            </w:r>
            <w:r>
              <w:rPr>
                <w:noProof/>
                <w:webHidden/>
              </w:rPr>
              <w:t>9</w:t>
            </w:r>
            <w:r>
              <w:rPr>
                <w:noProof/>
                <w:webHidden/>
              </w:rPr>
              <w:fldChar w:fldCharType="end"/>
            </w:r>
          </w:hyperlink>
        </w:p>
        <w:p w14:paraId="62397C00" w14:textId="20C8FF8D"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397" w:history="1">
            <w:r w:rsidRPr="0054615E">
              <w:rPr>
                <w:rStyle w:val="Hyperlink"/>
                <w:noProof/>
              </w:rPr>
              <w:t>1.1.1.</w:t>
            </w:r>
            <w:r>
              <w:rPr>
                <w:noProof/>
                <w:kern w:val="2"/>
                <w:sz w:val="24"/>
                <w:szCs w:val="24"/>
                <w:lang w:val="en-BE" w:eastAsia="en-BE"/>
                <w14:ligatures w14:val="standardContextual"/>
              </w:rPr>
              <w:tab/>
            </w:r>
            <w:r w:rsidRPr="0054615E">
              <w:rPr>
                <w:rStyle w:val="Hyperlink"/>
                <w:noProof/>
              </w:rPr>
              <w:t>Subtopic</w:t>
            </w:r>
            <w:r>
              <w:rPr>
                <w:noProof/>
                <w:webHidden/>
              </w:rPr>
              <w:tab/>
            </w:r>
            <w:r>
              <w:rPr>
                <w:noProof/>
                <w:webHidden/>
              </w:rPr>
              <w:fldChar w:fldCharType="begin"/>
            </w:r>
            <w:r>
              <w:rPr>
                <w:noProof/>
                <w:webHidden/>
              </w:rPr>
              <w:instrText xml:space="preserve"> PAGEREF _Toc186369397 \h </w:instrText>
            </w:r>
            <w:r>
              <w:rPr>
                <w:noProof/>
                <w:webHidden/>
              </w:rPr>
            </w:r>
            <w:r>
              <w:rPr>
                <w:noProof/>
                <w:webHidden/>
              </w:rPr>
              <w:fldChar w:fldCharType="separate"/>
            </w:r>
            <w:r>
              <w:rPr>
                <w:noProof/>
                <w:webHidden/>
              </w:rPr>
              <w:t>9</w:t>
            </w:r>
            <w:r>
              <w:rPr>
                <w:noProof/>
                <w:webHidden/>
              </w:rPr>
              <w:fldChar w:fldCharType="end"/>
            </w:r>
          </w:hyperlink>
        </w:p>
        <w:p w14:paraId="525705E8" w14:textId="4F84C20A"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398" w:history="1">
            <w:r w:rsidRPr="0054615E">
              <w:rPr>
                <w:rStyle w:val="Hyperlink"/>
                <w:noProof/>
              </w:rPr>
              <w:t>2.</w:t>
            </w:r>
            <w:r>
              <w:rPr>
                <w:noProof/>
                <w:kern w:val="2"/>
                <w:sz w:val="24"/>
                <w:szCs w:val="24"/>
                <w:lang w:val="en-BE" w:eastAsia="en-BE"/>
                <w14:ligatures w14:val="standardContextual"/>
              </w:rPr>
              <w:tab/>
            </w:r>
            <w:r w:rsidRPr="0054615E">
              <w:rPr>
                <w:rStyle w:val="Hyperlink"/>
                <w:noProof/>
              </w:rPr>
              <w:t>Topic 2</w:t>
            </w:r>
            <w:r>
              <w:rPr>
                <w:noProof/>
                <w:webHidden/>
              </w:rPr>
              <w:tab/>
            </w:r>
            <w:r>
              <w:rPr>
                <w:noProof/>
                <w:webHidden/>
              </w:rPr>
              <w:fldChar w:fldCharType="begin"/>
            </w:r>
            <w:r>
              <w:rPr>
                <w:noProof/>
                <w:webHidden/>
              </w:rPr>
              <w:instrText xml:space="preserve"> PAGEREF _Toc186369398 \h </w:instrText>
            </w:r>
            <w:r>
              <w:rPr>
                <w:noProof/>
                <w:webHidden/>
              </w:rPr>
            </w:r>
            <w:r>
              <w:rPr>
                <w:noProof/>
                <w:webHidden/>
              </w:rPr>
              <w:fldChar w:fldCharType="separate"/>
            </w:r>
            <w:r>
              <w:rPr>
                <w:noProof/>
                <w:webHidden/>
              </w:rPr>
              <w:t>10</w:t>
            </w:r>
            <w:r>
              <w:rPr>
                <w:noProof/>
                <w:webHidden/>
              </w:rPr>
              <w:fldChar w:fldCharType="end"/>
            </w:r>
          </w:hyperlink>
        </w:p>
        <w:p w14:paraId="6F8A836C" w14:textId="0CC5F3F8"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399" w:history="1">
            <w:r w:rsidRPr="0054615E">
              <w:rPr>
                <w:rStyle w:val="Hyperlink"/>
                <w:noProof/>
              </w:rPr>
              <w:t>1.2.</w:t>
            </w:r>
            <w:r>
              <w:rPr>
                <w:noProof/>
                <w:kern w:val="2"/>
                <w:sz w:val="24"/>
                <w:szCs w:val="24"/>
                <w:lang w:val="en-BE" w:eastAsia="en-BE"/>
                <w14:ligatures w14:val="standardContextual"/>
              </w:rPr>
              <w:tab/>
            </w:r>
            <w:r w:rsidRPr="0054615E">
              <w:rPr>
                <w:rStyle w:val="Hyperlink"/>
                <w:noProof/>
              </w:rPr>
              <w:t>Subtopic 1</w:t>
            </w:r>
            <w:r>
              <w:rPr>
                <w:noProof/>
                <w:webHidden/>
              </w:rPr>
              <w:tab/>
            </w:r>
            <w:r>
              <w:rPr>
                <w:noProof/>
                <w:webHidden/>
              </w:rPr>
              <w:fldChar w:fldCharType="begin"/>
            </w:r>
            <w:r>
              <w:rPr>
                <w:noProof/>
                <w:webHidden/>
              </w:rPr>
              <w:instrText xml:space="preserve"> PAGEREF _Toc186369399 \h </w:instrText>
            </w:r>
            <w:r>
              <w:rPr>
                <w:noProof/>
                <w:webHidden/>
              </w:rPr>
            </w:r>
            <w:r>
              <w:rPr>
                <w:noProof/>
                <w:webHidden/>
              </w:rPr>
              <w:fldChar w:fldCharType="separate"/>
            </w:r>
            <w:r>
              <w:rPr>
                <w:noProof/>
                <w:webHidden/>
              </w:rPr>
              <w:t>10</w:t>
            </w:r>
            <w:r>
              <w:rPr>
                <w:noProof/>
                <w:webHidden/>
              </w:rPr>
              <w:fldChar w:fldCharType="end"/>
            </w:r>
          </w:hyperlink>
        </w:p>
        <w:p w14:paraId="2FE0C6E3" w14:textId="6EDA88D9"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400" w:history="1">
            <w:r w:rsidRPr="0054615E">
              <w:rPr>
                <w:rStyle w:val="Hyperlink"/>
                <w:noProof/>
              </w:rPr>
              <w:t>1.2.1.</w:t>
            </w:r>
            <w:r>
              <w:rPr>
                <w:noProof/>
                <w:kern w:val="2"/>
                <w:sz w:val="24"/>
                <w:szCs w:val="24"/>
                <w:lang w:val="en-BE" w:eastAsia="en-BE"/>
                <w14:ligatures w14:val="standardContextual"/>
              </w:rPr>
              <w:tab/>
            </w:r>
            <w:r w:rsidRPr="0054615E">
              <w:rPr>
                <w:rStyle w:val="Hyperlink"/>
                <w:noProof/>
              </w:rPr>
              <w:t>Subtopic</w:t>
            </w:r>
            <w:r>
              <w:rPr>
                <w:noProof/>
                <w:webHidden/>
              </w:rPr>
              <w:tab/>
            </w:r>
            <w:r>
              <w:rPr>
                <w:noProof/>
                <w:webHidden/>
              </w:rPr>
              <w:fldChar w:fldCharType="begin"/>
            </w:r>
            <w:r>
              <w:rPr>
                <w:noProof/>
                <w:webHidden/>
              </w:rPr>
              <w:instrText xml:space="preserve"> PAGEREF _Toc186369400 \h </w:instrText>
            </w:r>
            <w:r>
              <w:rPr>
                <w:noProof/>
                <w:webHidden/>
              </w:rPr>
            </w:r>
            <w:r>
              <w:rPr>
                <w:noProof/>
                <w:webHidden/>
              </w:rPr>
              <w:fldChar w:fldCharType="separate"/>
            </w:r>
            <w:r>
              <w:rPr>
                <w:noProof/>
                <w:webHidden/>
              </w:rPr>
              <w:t>10</w:t>
            </w:r>
            <w:r>
              <w:rPr>
                <w:noProof/>
                <w:webHidden/>
              </w:rPr>
              <w:fldChar w:fldCharType="end"/>
            </w:r>
          </w:hyperlink>
        </w:p>
        <w:p w14:paraId="5D3AC7A8" w14:textId="5AA95959"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01" w:history="1">
            <w:r w:rsidRPr="0054615E">
              <w:rPr>
                <w:rStyle w:val="Hyperlink"/>
                <w:noProof/>
              </w:rPr>
              <w:t>case study</w:t>
            </w:r>
            <w:r>
              <w:rPr>
                <w:noProof/>
                <w:webHidden/>
              </w:rPr>
              <w:tab/>
            </w:r>
            <w:r>
              <w:rPr>
                <w:noProof/>
                <w:webHidden/>
              </w:rPr>
              <w:fldChar w:fldCharType="begin"/>
            </w:r>
            <w:r>
              <w:rPr>
                <w:noProof/>
                <w:webHidden/>
              </w:rPr>
              <w:instrText xml:space="preserve"> PAGEREF _Toc186369401 \h </w:instrText>
            </w:r>
            <w:r>
              <w:rPr>
                <w:noProof/>
                <w:webHidden/>
              </w:rPr>
            </w:r>
            <w:r>
              <w:rPr>
                <w:noProof/>
                <w:webHidden/>
              </w:rPr>
              <w:fldChar w:fldCharType="separate"/>
            </w:r>
            <w:r>
              <w:rPr>
                <w:noProof/>
                <w:webHidden/>
              </w:rPr>
              <w:t>12</w:t>
            </w:r>
            <w:r>
              <w:rPr>
                <w:noProof/>
                <w:webHidden/>
              </w:rPr>
              <w:fldChar w:fldCharType="end"/>
            </w:r>
          </w:hyperlink>
        </w:p>
        <w:p w14:paraId="330A6607" w14:textId="667B05C4"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2" w:history="1">
            <w:r w:rsidRPr="0054615E">
              <w:rPr>
                <w:rStyle w:val="Hyperlink"/>
                <w:noProof/>
              </w:rPr>
              <w:t>1.</w:t>
            </w:r>
            <w:r>
              <w:rPr>
                <w:noProof/>
                <w:kern w:val="2"/>
                <w:sz w:val="24"/>
                <w:szCs w:val="24"/>
                <w:lang w:val="en-BE" w:eastAsia="en-BE"/>
                <w14:ligatures w14:val="standardContextual"/>
              </w:rPr>
              <w:tab/>
            </w:r>
            <w:r w:rsidRPr="0054615E">
              <w:rPr>
                <w:rStyle w:val="Hyperlink"/>
                <w:noProof/>
              </w:rPr>
              <w:t>introduction</w:t>
            </w:r>
            <w:r>
              <w:rPr>
                <w:noProof/>
                <w:webHidden/>
              </w:rPr>
              <w:tab/>
            </w:r>
            <w:r>
              <w:rPr>
                <w:noProof/>
                <w:webHidden/>
              </w:rPr>
              <w:fldChar w:fldCharType="begin"/>
            </w:r>
            <w:r>
              <w:rPr>
                <w:noProof/>
                <w:webHidden/>
              </w:rPr>
              <w:instrText xml:space="preserve"> PAGEREF _Toc186369402 \h </w:instrText>
            </w:r>
            <w:r>
              <w:rPr>
                <w:noProof/>
                <w:webHidden/>
              </w:rPr>
            </w:r>
            <w:r>
              <w:rPr>
                <w:noProof/>
                <w:webHidden/>
              </w:rPr>
              <w:fldChar w:fldCharType="separate"/>
            </w:r>
            <w:r>
              <w:rPr>
                <w:noProof/>
                <w:webHidden/>
              </w:rPr>
              <w:t>12</w:t>
            </w:r>
            <w:r>
              <w:rPr>
                <w:noProof/>
                <w:webHidden/>
              </w:rPr>
              <w:fldChar w:fldCharType="end"/>
            </w:r>
          </w:hyperlink>
        </w:p>
        <w:p w14:paraId="30F8E6E5" w14:textId="1D89FE18"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3" w:history="1">
            <w:r w:rsidRPr="0054615E">
              <w:rPr>
                <w:rStyle w:val="Hyperlink"/>
                <w:noProof/>
              </w:rPr>
              <w:t>2.</w:t>
            </w:r>
            <w:r>
              <w:rPr>
                <w:noProof/>
                <w:kern w:val="2"/>
                <w:sz w:val="24"/>
                <w:szCs w:val="24"/>
                <w:lang w:val="en-BE" w:eastAsia="en-BE"/>
                <w14:ligatures w14:val="standardContextual"/>
              </w:rPr>
              <w:tab/>
            </w:r>
            <w:r w:rsidRPr="0054615E">
              <w:rPr>
                <w:rStyle w:val="Hyperlink"/>
                <w:noProof/>
              </w:rPr>
              <w:t>Modelling</w:t>
            </w:r>
            <w:r>
              <w:rPr>
                <w:noProof/>
                <w:webHidden/>
              </w:rPr>
              <w:tab/>
            </w:r>
            <w:r>
              <w:rPr>
                <w:noProof/>
                <w:webHidden/>
              </w:rPr>
              <w:fldChar w:fldCharType="begin"/>
            </w:r>
            <w:r>
              <w:rPr>
                <w:noProof/>
                <w:webHidden/>
              </w:rPr>
              <w:instrText xml:space="preserve"> PAGEREF _Toc186369403 \h </w:instrText>
            </w:r>
            <w:r>
              <w:rPr>
                <w:noProof/>
                <w:webHidden/>
              </w:rPr>
            </w:r>
            <w:r>
              <w:rPr>
                <w:noProof/>
                <w:webHidden/>
              </w:rPr>
              <w:fldChar w:fldCharType="separate"/>
            </w:r>
            <w:r>
              <w:rPr>
                <w:noProof/>
                <w:webHidden/>
              </w:rPr>
              <w:t>12</w:t>
            </w:r>
            <w:r>
              <w:rPr>
                <w:noProof/>
                <w:webHidden/>
              </w:rPr>
              <w:fldChar w:fldCharType="end"/>
            </w:r>
          </w:hyperlink>
        </w:p>
        <w:p w14:paraId="57BEBC8D" w14:textId="130330EA"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404" w:history="1">
            <w:r w:rsidRPr="0054615E">
              <w:rPr>
                <w:rStyle w:val="Hyperlink"/>
                <w:noProof/>
              </w:rPr>
              <w:t>2.1.</w:t>
            </w:r>
            <w:r>
              <w:rPr>
                <w:noProof/>
                <w:kern w:val="2"/>
                <w:sz w:val="24"/>
                <w:szCs w:val="24"/>
                <w:lang w:val="en-BE" w:eastAsia="en-BE"/>
                <w14:ligatures w14:val="standardContextual"/>
              </w:rPr>
              <w:tab/>
            </w:r>
            <w:r w:rsidRPr="0054615E">
              <w:rPr>
                <w:rStyle w:val="Hyperlink"/>
                <w:noProof/>
              </w:rPr>
              <w:t>Blockout</w:t>
            </w:r>
            <w:r>
              <w:rPr>
                <w:noProof/>
                <w:webHidden/>
              </w:rPr>
              <w:tab/>
            </w:r>
            <w:r>
              <w:rPr>
                <w:noProof/>
                <w:webHidden/>
              </w:rPr>
              <w:fldChar w:fldCharType="begin"/>
            </w:r>
            <w:r>
              <w:rPr>
                <w:noProof/>
                <w:webHidden/>
              </w:rPr>
              <w:instrText xml:space="preserve"> PAGEREF _Toc186369404 \h </w:instrText>
            </w:r>
            <w:r>
              <w:rPr>
                <w:noProof/>
                <w:webHidden/>
              </w:rPr>
            </w:r>
            <w:r>
              <w:rPr>
                <w:noProof/>
                <w:webHidden/>
              </w:rPr>
              <w:fldChar w:fldCharType="separate"/>
            </w:r>
            <w:r>
              <w:rPr>
                <w:noProof/>
                <w:webHidden/>
              </w:rPr>
              <w:t>13</w:t>
            </w:r>
            <w:r>
              <w:rPr>
                <w:noProof/>
                <w:webHidden/>
              </w:rPr>
              <w:fldChar w:fldCharType="end"/>
            </w:r>
          </w:hyperlink>
        </w:p>
        <w:p w14:paraId="4B545380" w14:textId="516260F4"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405" w:history="1">
            <w:r w:rsidRPr="0054615E">
              <w:rPr>
                <w:rStyle w:val="Hyperlink"/>
                <w:noProof/>
              </w:rPr>
              <w:t>2.2.</w:t>
            </w:r>
            <w:r>
              <w:rPr>
                <w:noProof/>
                <w:kern w:val="2"/>
                <w:sz w:val="24"/>
                <w:szCs w:val="24"/>
                <w:lang w:val="en-BE" w:eastAsia="en-BE"/>
                <w14:ligatures w14:val="standardContextual"/>
              </w:rPr>
              <w:tab/>
            </w:r>
            <w:r w:rsidRPr="0054615E">
              <w:rPr>
                <w:rStyle w:val="Hyperlink"/>
                <w:noProof/>
              </w:rPr>
              <w:t>Zbrush</w:t>
            </w:r>
            <w:r>
              <w:rPr>
                <w:noProof/>
                <w:webHidden/>
              </w:rPr>
              <w:tab/>
            </w:r>
            <w:r>
              <w:rPr>
                <w:noProof/>
                <w:webHidden/>
              </w:rPr>
              <w:fldChar w:fldCharType="begin"/>
            </w:r>
            <w:r>
              <w:rPr>
                <w:noProof/>
                <w:webHidden/>
              </w:rPr>
              <w:instrText xml:space="preserve"> PAGEREF _Toc186369405 \h </w:instrText>
            </w:r>
            <w:r>
              <w:rPr>
                <w:noProof/>
                <w:webHidden/>
              </w:rPr>
            </w:r>
            <w:r>
              <w:rPr>
                <w:noProof/>
                <w:webHidden/>
              </w:rPr>
              <w:fldChar w:fldCharType="separate"/>
            </w:r>
            <w:r>
              <w:rPr>
                <w:noProof/>
                <w:webHidden/>
              </w:rPr>
              <w:t>13</w:t>
            </w:r>
            <w:r>
              <w:rPr>
                <w:noProof/>
                <w:webHidden/>
              </w:rPr>
              <w:fldChar w:fldCharType="end"/>
            </w:r>
          </w:hyperlink>
        </w:p>
        <w:p w14:paraId="7D142D03" w14:textId="7C5B75DE"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6" w:history="1">
            <w:r w:rsidRPr="0054615E">
              <w:rPr>
                <w:rStyle w:val="Hyperlink"/>
                <w:noProof/>
              </w:rPr>
              <w:t>3.</w:t>
            </w:r>
            <w:r>
              <w:rPr>
                <w:noProof/>
                <w:kern w:val="2"/>
                <w:sz w:val="24"/>
                <w:szCs w:val="24"/>
                <w:lang w:val="en-BE" w:eastAsia="en-BE"/>
                <w14:ligatures w14:val="standardContextual"/>
              </w:rPr>
              <w:tab/>
            </w:r>
            <w:r w:rsidRPr="0054615E">
              <w:rPr>
                <w:rStyle w:val="Hyperlink"/>
                <w:noProof/>
              </w:rPr>
              <w:t>Texturing</w:t>
            </w:r>
            <w:r>
              <w:rPr>
                <w:noProof/>
                <w:webHidden/>
              </w:rPr>
              <w:tab/>
            </w:r>
            <w:r>
              <w:rPr>
                <w:noProof/>
                <w:webHidden/>
              </w:rPr>
              <w:fldChar w:fldCharType="begin"/>
            </w:r>
            <w:r>
              <w:rPr>
                <w:noProof/>
                <w:webHidden/>
              </w:rPr>
              <w:instrText xml:space="preserve"> PAGEREF _Toc186369406 \h </w:instrText>
            </w:r>
            <w:r>
              <w:rPr>
                <w:noProof/>
                <w:webHidden/>
              </w:rPr>
            </w:r>
            <w:r>
              <w:rPr>
                <w:noProof/>
                <w:webHidden/>
              </w:rPr>
              <w:fldChar w:fldCharType="separate"/>
            </w:r>
            <w:r>
              <w:rPr>
                <w:noProof/>
                <w:webHidden/>
              </w:rPr>
              <w:t>14</w:t>
            </w:r>
            <w:r>
              <w:rPr>
                <w:noProof/>
                <w:webHidden/>
              </w:rPr>
              <w:fldChar w:fldCharType="end"/>
            </w:r>
          </w:hyperlink>
        </w:p>
        <w:p w14:paraId="0A0FD24A" w14:textId="0254B6F7"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7" w:history="1">
            <w:r w:rsidRPr="0054615E">
              <w:rPr>
                <w:rStyle w:val="Hyperlink"/>
                <w:noProof/>
              </w:rPr>
              <w:t>4.</w:t>
            </w:r>
            <w:r>
              <w:rPr>
                <w:noProof/>
                <w:kern w:val="2"/>
                <w:sz w:val="24"/>
                <w:szCs w:val="24"/>
                <w:lang w:val="en-BE" w:eastAsia="en-BE"/>
                <w14:ligatures w14:val="standardContextual"/>
              </w:rPr>
              <w:tab/>
            </w:r>
            <w:r w:rsidRPr="0054615E">
              <w:rPr>
                <w:rStyle w:val="Hyperlink"/>
                <w:noProof/>
              </w:rPr>
              <w:t>Shading</w:t>
            </w:r>
            <w:r>
              <w:rPr>
                <w:noProof/>
                <w:webHidden/>
              </w:rPr>
              <w:tab/>
            </w:r>
            <w:r>
              <w:rPr>
                <w:noProof/>
                <w:webHidden/>
              </w:rPr>
              <w:fldChar w:fldCharType="begin"/>
            </w:r>
            <w:r>
              <w:rPr>
                <w:noProof/>
                <w:webHidden/>
              </w:rPr>
              <w:instrText xml:space="preserve"> PAGEREF _Toc186369407 \h </w:instrText>
            </w:r>
            <w:r>
              <w:rPr>
                <w:noProof/>
                <w:webHidden/>
              </w:rPr>
            </w:r>
            <w:r>
              <w:rPr>
                <w:noProof/>
                <w:webHidden/>
              </w:rPr>
              <w:fldChar w:fldCharType="separate"/>
            </w:r>
            <w:r>
              <w:rPr>
                <w:noProof/>
                <w:webHidden/>
              </w:rPr>
              <w:t>14</w:t>
            </w:r>
            <w:r>
              <w:rPr>
                <w:noProof/>
                <w:webHidden/>
              </w:rPr>
              <w:fldChar w:fldCharType="end"/>
            </w:r>
          </w:hyperlink>
        </w:p>
        <w:p w14:paraId="1C0320A6" w14:textId="33ABA6C6"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8" w:history="1">
            <w:r w:rsidRPr="0054615E">
              <w:rPr>
                <w:rStyle w:val="Hyperlink"/>
                <w:noProof/>
              </w:rPr>
              <w:t>5.</w:t>
            </w:r>
            <w:r>
              <w:rPr>
                <w:noProof/>
                <w:kern w:val="2"/>
                <w:sz w:val="24"/>
                <w:szCs w:val="24"/>
                <w:lang w:val="en-BE" w:eastAsia="en-BE"/>
                <w14:ligatures w14:val="standardContextual"/>
              </w:rPr>
              <w:tab/>
            </w:r>
            <w:r w:rsidRPr="0054615E">
              <w:rPr>
                <w:rStyle w:val="Hyperlink"/>
                <w:noProof/>
              </w:rPr>
              <w:t>Lighting</w:t>
            </w:r>
            <w:r>
              <w:rPr>
                <w:noProof/>
                <w:webHidden/>
              </w:rPr>
              <w:tab/>
            </w:r>
            <w:r>
              <w:rPr>
                <w:noProof/>
                <w:webHidden/>
              </w:rPr>
              <w:fldChar w:fldCharType="begin"/>
            </w:r>
            <w:r>
              <w:rPr>
                <w:noProof/>
                <w:webHidden/>
              </w:rPr>
              <w:instrText xml:space="preserve"> PAGEREF _Toc186369408 \h </w:instrText>
            </w:r>
            <w:r>
              <w:rPr>
                <w:noProof/>
                <w:webHidden/>
              </w:rPr>
            </w:r>
            <w:r>
              <w:rPr>
                <w:noProof/>
                <w:webHidden/>
              </w:rPr>
              <w:fldChar w:fldCharType="separate"/>
            </w:r>
            <w:r>
              <w:rPr>
                <w:noProof/>
                <w:webHidden/>
              </w:rPr>
              <w:t>14</w:t>
            </w:r>
            <w:r>
              <w:rPr>
                <w:noProof/>
                <w:webHidden/>
              </w:rPr>
              <w:fldChar w:fldCharType="end"/>
            </w:r>
          </w:hyperlink>
        </w:p>
        <w:p w14:paraId="3F0849E2" w14:textId="327B5423"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09" w:history="1">
            <w:r w:rsidRPr="0054615E">
              <w:rPr>
                <w:rStyle w:val="Hyperlink"/>
                <w:noProof/>
              </w:rPr>
              <w:t>Discussion</w:t>
            </w:r>
            <w:r>
              <w:rPr>
                <w:noProof/>
                <w:webHidden/>
              </w:rPr>
              <w:tab/>
            </w:r>
            <w:r>
              <w:rPr>
                <w:noProof/>
                <w:webHidden/>
              </w:rPr>
              <w:fldChar w:fldCharType="begin"/>
            </w:r>
            <w:r>
              <w:rPr>
                <w:noProof/>
                <w:webHidden/>
              </w:rPr>
              <w:instrText xml:space="preserve"> PAGEREF _Toc186369409 \h </w:instrText>
            </w:r>
            <w:r>
              <w:rPr>
                <w:noProof/>
                <w:webHidden/>
              </w:rPr>
            </w:r>
            <w:r>
              <w:rPr>
                <w:noProof/>
                <w:webHidden/>
              </w:rPr>
              <w:fldChar w:fldCharType="separate"/>
            </w:r>
            <w:r>
              <w:rPr>
                <w:noProof/>
                <w:webHidden/>
              </w:rPr>
              <w:t>16</w:t>
            </w:r>
            <w:r>
              <w:rPr>
                <w:noProof/>
                <w:webHidden/>
              </w:rPr>
              <w:fldChar w:fldCharType="end"/>
            </w:r>
          </w:hyperlink>
        </w:p>
        <w:p w14:paraId="3C074B2D" w14:textId="06146364"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0" w:history="1">
            <w:r w:rsidRPr="0054615E">
              <w:rPr>
                <w:rStyle w:val="Hyperlink"/>
                <w:noProof/>
              </w:rPr>
              <w:t>Conclusion</w:t>
            </w:r>
            <w:r>
              <w:rPr>
                <w:noProof/>
                <w:webHidden/>
              </w:rPr>
              <w:tab/>
            </w:r>
            <w:r>
              <w:rPr>
                <w:noProof/>
                <w:webHidden/>
              </w:rPr>
              <w:fldChar w:fldCharType="begin"/>
            </w:r>
            <w:r>
              <w:rPr>
                <w:noProof/>
                <w:webHidden/>
              </w:rPr>
              <w:instrText xml:space="preserve"> PAGEREF _Toc186369410 \h </w:instrText>
            </w:r>
            <w:r>
              <w:rPr>
                <w:noProof/>
                <w:webHidden/>
              </w:rPr>
            </w:r>
            <w:r>
              <w:rPr>
                <w:noProof/>
                <w:webHidden/>
              </w:rPr>
              <w:fldChar w:fldCharType="separate"/>
            </w:r>
            <w:r>
              <w:rPr>
                <w:noProof/>
                <w:webHidden/>
              </w:rPr>
              <w:t>17</w:t>
            </w:r>
            <w:r>
              <w:rPr>
                <w:noProof/>
                <w:webHidden/>
              </w:rPr>
              <w:fldChar w:fldCharType="end"/>
            </w:r>
          </w:hyperlink>
        </w:p>
        <w:p w14:paraId="7EDBE2A6" w14:textId="4197A89D"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1" w:history="1">
            <w:r w:rsidRPr="0054615E">
              <w:rPr>
                <w:rStyle w:val="Hyperlink"/>
                <w:noProof/>
              </w:rPr>
              <w:t>Future work</w:t>
            </w:r>
            <w:r>
              <w:rPr>
                <w:noProof/>
                <w:webHidden/>
              </w:rPr>
              <w:tab/>
            </w:r>
            <w:r>
              <w:rPr>
                <w:noProof/>
                <w:webHidden/>
              </w:rPr>
              <w:fldChar w:fldCharType="begin"/>
            </w:r>
            <w:r>
              <w:rPr>
                <w:noProof/>
                <w:webHidden/>
              </w:rPr>
              <w:instrText xml:space="preserve"> PAGEREF _Toc186369411 \h </w:instrText>
            </w:r>
            <w:r>
              <w:rPr>
                <w:noProof/>
                <w:webHidden/>
              </w:rPr>
            </w:r>
            <w:r>
              <w:rPr>
                <w:noProof/>
                <w:webHidden/>
              </w:rPr>
              <w:fldChar w:fldCharType="separate"/>
            </w:r>
            <w:r>
              <w:rPr>
                <w:noProof/>
                <w:webHidden/>
              </w:rPr>
              <w:t>18</w:t>
            </w:r>
            <w:r>
              <w:rPr>
                <w:noProof/>
                <w:webHidden/>
              </w:rPr>
              <w:fldChar w:fldCharType="end"/>
            </w:r>
          </w:hyperlink>
        </w:p>
        <w:p w14:paraId="5492EA52" w14:textId="7B6935C3"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2" w:history="1">
            <w:r w:rsidRPr="0054615E">
              <w:rPr>
                <w:rStyle w:val="Hyperlink"/>
                <w:noProof/>
              </w:rPr>
              <w:t>Critical Reflection</w:t>
            </w:r>
            <w:r>
              <w:rPr>
                <w:noProof/>
                <w:webHidden/>
              </w:rPr>
              <w:tab/>
            </w:r>
            <w:r>
              <w:rPr>
                <w:noProof/>
                <w:webHidden/>
              </w:rPr>
              <w:fldChar w:fldCharType="begin"/>
            </w:r>
            <w:r>
              <w:rPr>
                <w:noProof/>
                <w:webHidden/>
              </w:rPr>
              <w:instrText xml:space="preserve"> PAGEREF _Toc186369412 \h </w:instrText>
            </w:r>
            <w:r>
              <w:rPr>
                <w:noProof/>
                <w:webHidden/>
              </w:rPr>
            </w:r>
            <w:r>
              <w:rPr>
                <w:noProof/>
                <w:webHidden/>
              </w:rPr>
              <w:fldChar w:fldCharType="separate"/>
            </w:r>
            <w:r>
              <w:rPr>
                <w:noProof/>
                <w:webHidden/>
              </w:rPr>
              <w:t>19</w:t>
            </w:r>
            <w:r>
              <w:rPr>
                <w:noProof/>
                <w:webHidden/>
              </w:rPr>
              <w:fldChar w:fldCharType="end"/>
            </w:r>
          </w:hyperlink>
        </w:p>
        <w:p w14:paraId="23343AE9" w14:textId="5003A5CD"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3" w:history="1">
            <w:r w:rsidRPr="0054615E">
              <w:rPr>
                <w:rStyle w:val="Hyperlink"/>
                <w:noProof/>
                <w:lang w:val="en-GB"/>
              </w:rPr>
              <w:t>References</w:t>
            </w:r>
            <w:r>
              <w:rPr>
                <w:noProof/>
                <w:webHidden/>
              </w:rPr>
              <w:tab/>
            </w:r>
            <w:r>
              <w:rPr>
                <w:noProof/>
                <w:webHidden/>
              </w:rPr>
              <w:fldChar w:fldCharType="begin"/>
            </w:r>
            <w:r>
              <w:rPr>
                <w:noProof/>
                <w:webHidden/>
              </w:rPr>
              <w:instrText xml:space="preserve"> PAGEREF _Toc186369413 \h </w:instrText>
            </w:r>
            <w:r>
              <w:rPr>
                <w:noProof/>
                <w:webHidden/>
              </w:rPr>
            </w:r>
            <w:r>
              <w:rPr>
                <w:noProof/>
                <w:webHidden/>
              </w:rPr>
              <w:fldChar w:fldCharType="separate"/>
            </w:r>
            <w:r>
              <w:rPr>
                <w:noProof/>
                <w:webHidden/>
              </w:rPr>
              <w:t>20</w:t>
            </w:r>
            <w:r>
              <w:rPr>
                <w:noProof/>
                <w:webHidden/>
              </w:rPr>
              <w:fldChar w:fldCharType="end"/>
            </w:r>
          </w:hyperlink>
        </w:p>
        <w:p w14:paraId="25C4BE6F" w14:textId="63FA1F68"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4" w:history="1">
            <w:r w:rsidRPr="0054615E">
              <w:rPr>
                <w:rStyle w:val="Hyperlink"/>
                <w:noProof/>
              </w:rPr>
              <w:t>Acknowledgements</w:t>
            </w:r>
            <w:r>
              <w:rPr>
                <w:noProof/>
                <w:webHidden/>
              </w:rPr>
              <w:tab/>
            </w:r>
            <w:r>
              <w:rPr>
                <w:noProof/>
                <w:webHidden/>
              </w:rPr>
              <w:fldChar w:fldCharType="begin"/>
            </w:r>
            <w:r>
              <w:rPr>
                <w:noProof/>
                <w:webHidden/>
              </w:rPr>
              <w:instrText xml:space="preserve"> PAGEREF _Toc186369414 \h </w:instrText>
            </w:r>
            <w:r>
              <w:rPr>
                <w:noProof/>
                <w:webHidden/>
              </w:rPr>
            </w:r>
            <w:r>
              <w:rPr>
                <w:noProof/>
                <w:webHidden/>
              </w:rPr>
              <w:fldChar w:fldCharType="separate"/>
            </w:r>
            <w:r>
              <w:rPr>
                <w:noProof/>
                <w:webHidden/>
              </w:rPr>
              <w:t>21</w:t>
            </w:r>
            <w:r>
              <w:rPr>
                <w:noProof/>
                <w:webHidden/>
              </w:rPr>
              <w:fldChar w:fldCharType="end"/>
            </w:r>
          </w:hyperlink>
        </w:p>
        <w:p w14:paraId="07CA6E3C" w14:textId="41EC1D43"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5" w:history="1">
            <w:r w:rsidRPr="0054615E">
              <w:rPr>
                <w:rStyle w:val="Hyperlink"/>
                <w:noProof/>
              </w:rPr>
              <w:t>Appendices</w:t>
            </w:r>
            <w:r>
              <w:rPr>
                <w:noProof/>
                <w:webHidden/>
              </w:rPr>
              <w:tab/>
            </w:r>
            <w:r>
              <w:rPr>
                <w:noProof/>
                <w:webHidden/>
              </w:rPr>
              <w:fldChar w:fldCharType="begin"/>
            </w:r>
            <w:r>
              <w:rPr>
                <w:noProof/>
                <w:webHidden/>
              </w:rPr>
              <w:instrText xml:space="preserve"> PAGEREF _Toc186369415 \h </w:instrText>
            </w:r>
            <w:r>
              <w:rPr>
                <w:noProof/>
                <w:webHidden/>
              </w:rPr>
            </w:r>
            <w:r>
              <w:rPr>
                <w:noProof/>
                <w:webHidden/>
              </w:rPr>
              <w:fldChar w:fldCharType="separate"/>
            </w:r>
            <w:r>
              <w:rPr>
                <w:noProof/>
                <w:webHidden/>
              </w:rPr>
              <w:t>22</w:t>
            </w:r>
            <w:r>
              <w:rPr>
                <w:noProof/>
                <w:webHidden/>
              </w:rPr>
              <w:fldChar w:fldCharType="end"/>
            </w:r>
          </w:hyperlink>
        </w:p>
        <w:p w14:paraId="06805F43" w14:textId="7BF3B954" w:rsidR="000D5C84" w:rsidRDefault="000D5C84" w:rsidP="00BC32BC">
          <w:pPr>
            <w:jc w:val="both"/>
          </w:pPr>
          <w:r>
            <w:rPr>
              <w:b/>
              <w:bCs/>
              <w:noProof/>
            </w:rPr>
            <w:fldChar w:fldCharType="end"/>
          </w:r>
        </w:p>
      </w:sdtContent>
    </w:sdt>
    <w:p w14:paraId="05D336EE" w14:textId="77777777" w:rsidR="000D5C84" w:rsidRDefault="000D5C84" w:rsidP="00BC32BC">
      <w:pPr>
        <w:jc w:val="both"/>
      </w:pPr>
      <w:r>
        <w:br w:type="page"/>
      </w:r>
    </w:p>
    <w:p w14:paraId="12EEF4AC" w14:textId="37F53B43" w:rsidR="000D5C84" w:rsidRPr="003C4C6D" w:rsidRDefault="000D5C84" w:rsidP="00BC32BC">
      <w:pPr>
        <w:pStyle w:val="Heading1"/>
        <w:jc w:val="both"/>
      </w:pPr>
      <w:bookmarkStart w:id="0" w:name="_Toc186369382"/>
      <w:r w:rsidRPr="003C4C6D">
        <w:lastRenderedPageBreak/>
        <w:t>Abstract</w:t>
      </w:r>
      <w:r w:rsidR="009F56CD">
        <w:t xml:space="preserve"> &amp; Key words</w:t>
      </w:r>
      <w:bookmarkEnd w:id="0"/>
    </w:p>
    <w:p w14:paraId="742D2467" w14:textId="77777777" w:rsidR="000D5C84" w:rsidRDefault="000D5C84" w:rsidP="00BC32BC">
      <w:pPr>
        <w:jc w:val="both"/>
      </w:pPr>
    </w:p>
    <w:p w14:paraId="02DA6CEC" w14:textId="16312AB1" w:rsidR="000926E1" w:rsidRPr="003C4C6D" w:rsidRDefault="000D5C84" w:rsidP="00BC32BC">
      <w:pPr>
        <w:jc w:val="both"/>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1091439F" w14:textId="77777777" w:rsidR="000926E1" w:rsidRDefault="000926E1"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FDBF2D9"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BC32BC">
      <w:pPr>
        <w:pStyle w:val="Heading1"/>
        <w:jc w:val="both"/>
      </w:pPr>
      <w:bookmarkStart w:id="1" w:name="_Toc186369383"/>
      <w:r>
        <w:lastRenderedPageBreak/>
        <w:t>Preface</w:t>
      </w:r>
      <w:bookmarkEnd w:id="1"/>
    </w:p>
    <w:p w14:paraId="31F7F6E5" w14:textId="77777777" w:rsidR="00150C09" w:rsidRDefault="00150C09" w:rsidP="00BC32BC">
      <w:pPr>
        <w:jc w:val="both"/>
      </w:pPr>
    </w:p>
    <w:p w14:paraId="10C787D6" w14:textId="325940C9" w:rsidR="00150C09" w:rsidRPr="003C4C6D" w:rsidRDefault="009F56CD" w:rsidP="00BC32BC">
      <w:pPr>
        <w:jc w:val="both"/>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51B2CBA6" w14:textId="77777777" w:rsidR="00150C09" w:rsidRDefault="00150C09"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9F42584" w14:textId="77777777" w:rsidR="00150C09" w:rsidRDefault="00150C09" w:rsidP="00BC32BC">
      <w:pPr>
        <w:jc w:val="both"/>
        <w:rPr>
          <w:caps/>
          <w:color w:val="FFFFFF" w:themeColor="background1"/>
          <w:spacing w:val="15"/>
          <w:sz w:val="22"/>
          <w:szCs w:val="22"/>
        </w:rPr>
      </w:pPr>
      <w:r>
        <w:br w:type="page"/>
      </w:r>
    </w:p>
    <w:p w14:paraId="34F8C341" w14:textId="533B6DE7" w:rsidR="004E19CD" w:rsidRDefault="004E19CD" w:rsidP="00BC32BC">
      <w:pPr>
        <w:pStyle w:val="Heading1"/>
        <w:jc w:val="both"/>
      </w:pPr>
      <w:bookmarkStart w:id="2" w:name="_Toc186369384"/>
      <w:r>
        <w:lastRenderedPageBreak/>
        <w:t>List of Figures</w:t>
      </w:r>
      <w:bookmarkEnd w:id="2"/>
    </w:p>
    <w:p w14:paraId="7A1D490F" w14:textId="77777777" w:rsidR="003B2E51" w:rsidRDefault="003B2E51">
      <w:pPr>
        <w:pStyle w:val="TableofFigures"/>
        <w:tabs>
          <w:tab w:val="right" w:leader="dot" w:pos="9350"/>
        </w:tabs>
      </w:pPr>
    </w:p>
    <w:p w14:paraId="05FB204B" w14:textId="36D73BC8" w:rsidR="003B2E51"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6390687" w:history="1">
        <w:r w:rsidR="003B2E51" w:rsidRPr="003806EB">
          <w:rPr>
            <w:rStyle w:val="Hyperlink"/>
            <w:noProof/>
          </w:rPr>
          <w:t>Figure 1: Example of a triangle mesh</w:t>
        </w:r>
        <w:r w:rsidR="003B2E51">
          <w:rPr>
            <w:noProof/>
            <w:webHidden/>
          </w:rPr>
          <w:tab/>
        </w:r>
        <w:r w:rsidR="003B2E51">
          <w:rPr>
            <w:noProof/>
            <w:webHidden/>
          </w:rPr>
          <w:fldChar w:fldCharType="begin"/>
        </w:r>
        <w:r w:rsidR="003B2E51">
          <w:rPr>
            <w:noProof/>
            <w:webHidden/>
          </w:rPr>
          <w:instrText xml:space="preserve"> PAGEREF _Toc186390687 \h </w:instrText>
        </w:r>
        <w:r w:rsidR="003B2E51">
          <w:rPr>
            <w:noProof/>
            <w:webHidden/>
          </w:rPr>
        </w:r>
        <w:r w:rsidR="003B2E51">
          <w:rPr>
            <w:noProof/>
            <w:webHidden/>
          </w:rPr>
          <w:fldChar w:fldCharType="separate"/>
        </w:r>
        <w:r w:rsidR="003B2E51">
          <w:rPr>
            <w:noProof/>
            <w:webHidden/>
          </w:rPr>
          <w:t>7</w:t>
        </w:r>
        <w:r w:rsidR="003B2E51">
          <w:rPr>
            <w:noProof/>
            <w:webHidden/>
          </w:rPr>
          <w:fldChar w:fldCharType="end"/>
        </w:r>
      </w:hyperlink>
    </w:p>
    <w:p w14:paraId="0E128004" w14:textId="6575C630" w:rsidR="003B2E51" w:rsidRDefault="003B2E51">
      <w:pPr>
        <w:pStyle w:val="TableofFigures"/>
        <w:tabs>
          <w:tab w:val="right" w:leader="dot" w:pos="9350"/>
        </w:tabs>
        <w:rPr>
          <w:noProof/>
          <w:kern w:val="2"/>
          <w:sz w:val="24"/>
          <w:szCs w:val="24"/>
          <w:lang w:val="en-BE" w:eastAsia="en-BE"/>
          <w14:ligatures w14:val="standardContextual"/>
        </w:rPr>
      </w:pPr>
      <w:hyperlink w:anchor="_Toc186390688" w:history="1">
        <w:r w:rsidRPr="003806EB">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6390688 \h </w:instrText>
        </w:r>
        <w:r>
          <w:rPr>
            <w:noProof/>
            <w:webHidden/>
          </w:rPr>
        </w:r>
        <w:r>
          <w:rPr>
            <w:noProof/>
            <w:webHidden/>
          </w:rPr>
          <w:fldChar w:fldCharType="separate"/>
        </w:r>
        <w:r>
          <w:rPr>
            <w:noProof/>
            <w:webHidden/>
          </w:rPr>
          <w:t>7</w:t>
        </w:r>
        <w:r>
          <w:rPr>
            <w:noProof/>
            <w:webHidden/>
          </w:rPr>
          <w:fldChar w:fldCharType="end"/>
        </w:r>
      </w:hyperlink>
    </w:p>
    <w:p w14:paraId="76C5D7B7" w14:textId="4FE2E05F" w:rsidR="003B2E51" w:rsidRDefault="003B2E51">
      <w:pPr>
        <w:pStyle w:val="TableofFigures"/>
        <w:tabs>
          <w:tab w:val="right" w:leader="dot" w:pos="9350"/>
        </w:tabs>
        <w:rPr>
          <w:noProof/>
          <w:kern w:val="2"/>
          <w:sz w:val="24"/>
          <w:szCs w:val="24"/>
          <w:lang w:val="en-BE" w:eastAsia="en-BE"/>
          <w14:ligatures w14:val="standardContextual"/>
        </w:rPr>
      </w:pPr>
      <w:hyperlink w:anchor="_Toc186390689" w:history="1">
        <w:r w:rsidRPr="003806EB">
          <w:rPr>
            <w:rStyle w:val="Hyperlink"/>
            <w:noProof/>
          </w:rPr>
          <w:t>Figure 3: AABB for a single triangle</w:t>
        </w:r>
        <w:r>
          <w:rPr>
            <w:noProof/>
            <w:webHidden/>
          </w:rPr>
          <w:tab/>
        </w:r>
        <w:r>
          <w:rPr>
            <w:noProof/>
            <w:webHidden/>
          </w:rPr>
          <w:fldChar w:fldCharType="begin"/>
        </w:r>
        <w:r>
          <w:rPr>
            <w:noProof/>
            <w:webHidden/>
          </w:rPr>
          <w:instrText xml:space="preserve"> PAGEREF _Toc186390689 \h </w:instrText>
        </w:r>
        <w:r>
          <w:rPr>
            <w:noProof/>
            <w:webHidden/>
          </w:rPr>
        </w:r>
        <w:r>
          <w:rPr>
            <w:noProof/>
            <w:webHidden/>
          </w:rPr>
          <w:fldChar w:fldCharType="separate"/>
        </w:r>
        <w:r>
          <w:rPr>
            <w:noProof/>
            <w:webHidden/>
          </w:rPr>
          <w:t>8</w:t>
        </w:r>
        <w:r>
          <w:rPr>
            <w:noProof/>
            <w:webHidden/>
          </w:rPr>
          <w:fldChar w:fldCharType="end"/>
        </w:r>
      </w:hyperlink>
    </w:p>
    <w:p w14:paraId="1EF18583" w14:textId="5F756CAE" w:rsidR="003B2E51" w:rsidRDefault="003B2E51">
      <w:pPr>
        <w:pStyle w:val="TableofFigures"/>
        <w:tabs>
          <w:tab w:val="right" w:leader="dot" w:pos="9350"/>
        </w:tabs>
        <w:rPr>
          <w:noProof/>
          <w:kern w:val="2"/>
          <w:sz w:val="24"/>
          <w:szCs w:val="24"/>
          <w:lang w:val="en-BE" w:eastAsia="en-BE"/>
          <w14:ligatures w14:val="standardContextual"/>
        </w:rPr>
      </w:pPr>
      <w:hyperlink w:anchor="_Toc186390690" w:history="1">
        <w:r w:rsidRPr="003806EB">
          <w:rPr>
            <w:rStyle w:val="Hyperlink"/>
            <w:noProof/>
          </w:rPr>
          <w:t>Figure 4: Complex mesh with BVH applied</w:t>
        </w:r>
        <w:r>
          <w:rPr>
            <w:noProof/>
            <w:webHidden/>
          </w:rPr>
          <w:tab/>
        </w:r>
        <w:r>
          <w:rPr>
            <w:noProof/>
            <w:webHidden/>
          </w:rPr>
          <w:fldChar w:fldCharType="begin"/>
        </w:r>
        <w:r>
          <w:rPr>
            <w:noProof/>
            <w:webHidden/>
          </w:rPr>
          <w:instrText xml:space="preserve"> PAGEREF _Toc186390690 \h </w:instrText>
        </w:r>
        <w:r>
          <w:rPr>
            <w:noProof/>
            <w:webHidden/>
          </w:rPr>
        </w:r>
        <w:r>
          <w:rPr>
            <w:noProof/>
            <w:webHidden/>
          </w:rPr>
          <w:fldChar w:fldCharType="separate"/>
        </w:r>
        <w:r>
          <w:rPr>
            <w:noProof/>
            <w:webHidden/>
          </w:rPr>
          <w:t>9</w:t>
        </w:r>
        <w:r>
          <w:rPr>
            <w:noProof/>
            <w:webHidden/>
          </w:rPr>
          <w:fldChar w:fldCharType="end"/>
        </w:r>
      </w:hyperlink>
    </w:p>
    <w:p w14:paraId="42380E0C" w14:textId="329BBA26"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3" w:name="_Toc186369385"/>
      <w:r>
        <w:lastRenderedPageBreak/>
        <w:t>Introduction</w:t>
      </w:r>
      <w:bookmarkEnd w:id="3"/>
    </w:p>
    <w:p w14:paraId="36224C00" w14:textId="77777777" w:rsidR="000D5C84" w:rsidRDefault="000D5C84" w:rsidP="00BC32BC">
      <w:pPr>
        <w:jc w:val="both"/>
      </w:pPr>
    </w:p>
    <w:p w14:paraId="5CCA5EFC" w14:textId="32AD6E04" w:rsidR="000926E1" w:rsidRPr="003C4C6D" w:rsidRDefault="000926E1" w:rsidP="00BC32BC">
      <w:pPr>
        <w:jc w:val="both"/>
        <w:rPr>
          <w:rStyle w:val="SubtleEmphasis"/>
          <w:b/>
          <w:color w:val="auto"/>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2F910D5B"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6ABA29D5"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02E3BF0D"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664FA507" w14:textId="77777777" w:rsidR="000D5C84" w:rsidRDefault="000D5C84" w:rsidP="00BC32BC">
      <w:pPr>
        <w:jc w:val="both"/>
      </w:pPr>
    </w:p>
    <w:p w14:paraId="51642347" w14:textId="77777777" w:rsidR="004E19CD" w:rsidRDefault="004E19CD" w:rsidP="00BC32BC">
      <w:pPr>
        <w:jc w:val="both"/>
        <w:rPr>
          <w:caps/>
          <w:color w:val="FFFFFF" w:themeColor="background1"/>
          <w:spacing w:val="15"/>
          <w:sz w:val="22"/>
          <w:szCs w:val="22"/>
        </w:rPr>
      </w:pPr>
      <w:r>
        <w:br w:type="page"/>
      </w:r>
    </w:p>
    <w:p w14:paraId="6634BFD4" w14:textId="5C072931" w:rsidR="004E19CD" w:rsidRDefault="004E19CD" w:rsidP="00BC32BC">
      <w:pPr>
        <w:pStyle w:val="Heading1"/>
        <w:jc w:val="both"/>
      </w:pPr>
      <w:bookmarkStart w:id="4" w:name="_Toc186369386"/>
      <w:r>
        <w:lastRenderedPageBreak/>
        <w:t>Literature Study / Theoretical Framework</w:t>
      </w:r>
      <w:bookmarkEnd w:id="4"/>
    </w:p>
    <w:p w14:paraId="7A8D9AAF" w14:textId="77777777" w:rsidR="00E407E9" w:rsidRDefault="000A6685" w:rsidP="00BC32BC">
      <w:pPr>
        <w:pStyle w:val="Heading2"/>
        <w:jc w:val="both"/>
      </w:pPr>
      <w:bookmarkStart w:id="5" w:name="_Toc186369387"/>
      <w:r>
        <w:t>Ray Tracing</w:t>
      </w:r>
      <w:bookmarkEnd w:id="5"/>
    </w:p>
    <w:p w14:paraId="1AAFC844" w14:textId="77777777" w:rsidR="00E407E9" w:rsidRDefault="00E407E9" w:rsidP="00BC32BC">
      <w:pPr>
        <w:pStyle w:val="Heading3"/>
        <w:jc w:val="both"/>
      </w:pPr>
      <w:bookmarkStart w:id="6" w:name="_Toc186369388"/>
      <w:r>
        <w:t>Fundamentals</w:t>
      </w:r>
      <w:bookmarkEnd w:id="6"/>
    </w:p>
    <w:p w14:paraId="10CA3716" w14:textId="67C1465E" w:rsidR="002E0FFA" w:rsidRDefault="002E0FFA" w:rsidP="003F73E5">
      <w:pPr>
        <w:pStyle w:val="Heading4"/>
        <w:jc w:val="both"/>
        <w:rPr>
          <w:lang w:val="en-BE"/>
        </w:rPr>
      </w:pPr>
      <w:r>
        <w:rPr>
          <w:lang w:val="en-BE"/>
        </w:rPr>
        <w:t>Triangle meshes</w:t>
      </w:r>
      <w:r w:rsidR="003F73E5">
        <w:rPr>
          <w:lang w:val="en-BE"/>
        </w:rPr>
        <w:t xml:space="preserve"> </w:t>
      </w:r>
    </w:p>
    <w:p w14:paraId="23BD2E16" w14:textId="327B9F6F" w:rsidR="009D1A55" w:rsidRPr="002154D9" w:rsidRDefault="009D1A55" w:rsidP="00BC32BC">
      <w:pPr>
        <w:jc w:val="both"/>
      </w:pPr>
      <w:r>
        <w:rPr>
          <w:lang w:val="en-BE"/>
        </w:rPr>
        <w:t xml:space="preserve">In computer graphics, we </w:t>
      </w:r>
      <w:r w:rsidR="00083B6D">
        <w:rPr>
          <w:lang w:val="en-BE"/>
        </w:rPr>
        <w:t>need to</w:t>
      </w:r>
      <w:r>
        <w:rPr>
          <w:lang w:val="en-BE"/>
        </w:rPr>
        <w:t xml:space="preserve"> visual</w:t>
      </w:r>
      <w:r w:rsidR="002154D9">
        <w:rPr>
          <w:lang w:val="en-BE"/>
        </w:rPr>
        <w:t>ize</w:t>
      </w:r>
      <w:r>
        <w:rPr>
          <w:lang w:val="en-BE"/>
        </w:rPr>
        <w:t xml:space="preserve"> 3D objects.</w:t>
      </w:r>
      <w:r w:rsidR="002154D9">
        <w:t xml:space="preserve"> One of the approaches is</w:t>
      </w:r>
      <w:r w:rsidR="00B602CA">
        <w:t xml:space="preserve"> a</w:t>
      </w:r>
      <w:r w:rsidR="002154D9">
        <w:t xml:space="preserve"> </w:t>
      </w:r>
      <w:r w:rsidR="00AB40A3">
        <w:t>triangle mesh.</w:t>
      </w:r>
      <w:r w:rsidR="007B3680">
        <w:t xml:space="preserve"> These consist of </w:t>
      </w:r>
      <w:r w:rsidR="00D7746D">
        <w:t xml:space="preserve">a bunch of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p>
    <w:p w14:paraId="224BADAC" w14:textId="77777777" w:rsidR="00CE1B26" w:rsidRDefault="00BC32BC" w:rsidP="00CE1B26">
      <w:pPr>
        <w:keepNext/>
        <w:jc w:val="center"/>
      </w:pPr>
      <w:r>
        <w:rPr>
          <w:noProof/>
        </w:rPr>
        <w:drawing>
          <wp:inline distT="0" distB="0" distL="0" distR="0" wp14:anchorId="5290313A" wp14:editId="2B3FAF03">
            <wp:extent cx="1475381" cy="911708"/>
            <wp:effectExtent l="0" t="0" r="0" b="3175"/>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2016" cy="952885"/>
                    </a:xfrm>
                    <a:prstGeom prst="rect">
                      <a:avLst/>
                    </a:prstGeom>
                    <a:noFill/>
                    <a:ln>
                      <a:noFill/>
                    </a:ln>
                  </pic:spPr>
                </pic:pic>
              </a:graphicData>
            </a:graphic>
          </wp:inline>
        </w:drawing>
      </w:r>
    </w:p>
    <w:p w14:paraId="4F0DDAA8" w14:textId="43C68154" w:rsidR="00E67AE1" w:rsidRDefault="00CE1B26" w:rsidP="00CE1B26">
      <w:pPr>
        <w:pStyle w:val="Caption"/>
        <w:jc w:val="center"/>
      </w:pPr>
      <w:bookmarkStart w:id="7" w:name="_Ref186380065"/>
      <w:bookmarkStart w:id="8" w:name="_Ref186380055"/>
      <w:bookmarkStart w:id="9" w:name="_Toc186390687"/>
      <w:r>
        <w:t xml:space="preserve">Figure </w:t>
      </w:r>
      <w:r w:rsidR="002C2494">
        <w:fldChar w:fldCharType="begin"/>
      </w:r>
      <w:r w:rsidR="002C2494">
        <w:instrText xml:space="preserve"> SEQ Figure \* ARABIC </w:instrText>
      </w:r>
      <w:r w:rsidR="002C2494">
        <w:fldChar w:fldCharType="separate"/>
      </w:r>
      <w:r w:rsidR="00924A5F">
        <w:rPr>
          <w:noProof/>
        </w:rPr>
        <w:t>1</w:t>
      </w:r>
      <w:r w:rsidR="002C2494">
        <w:rPr>
          <w:noProof/>
        </w:rPr>
        <w:fldChar w:fldCharType="end"/>
      </w:r>
      <w:bookmarkEnd w:id="7"/>
      <w:r>
        <w:t>: Example of a triangle mesh</w:t>
      </w:r>
      <w:bookmarkEnd w:id="8"/>
      <w:bookmarkEnd w:id="9"/>
    </w:p>
    <w:p w14:paraId="3329406E" w14:textId="7ACE5EB0" w:rsidR="00C620B4" w:rsidRDefault="00C620B4" w:rsidP="00C620B4">
      <w:pPr>
        <w:pStyle w:val="Heading4"/>
        <w:rPr>
          <w:lang w:val="en-BE"/>
        </w:rPr>
      </w:pPr>
      <w:r>
        <w:rPr>
          <w:lang w:val="en-BE"/>
        </w:rPr>
        <w:t>Ray tracing algorithm</w:t>
      </w:r>
    </w:p>
    <w:p w14:paraId="7884C007" w14:textId="6409DDE8" w:rsidR="00CD2D1C" w:rsidRDefault="00CD2D1C" w:rsidP="00CD2D1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with meaningful color</w:t>
      </w:r>
      <w:r w:rsidR="00207CD2">
        <w:rPr>
          <w:lang w:val="en-BE"/>
        </w:rPr>
        <w:t>.</w:t>
      </w:r>
      <w:r w:rsidR="006C7D1E">
        <w:rPr>
          <w:lang w:val="en-BE"/>
        </w:rPr>
        <w:t xml:space="preserve"> 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155D68">
        <w:rPr>
          <w:lang w:val="en-BE"/>
        </w:rPr>
        <w:t xml:space="preserve">If the ray intersects with </w:t>
      </w:r>
      <w:r w:rsidR="00745E0D">
        <w:rPr>
          <w:lang w:val="en-BE"/>
        </w:rPr>
        <w:t xml:space="preserve">one </w:t>
      </w:r>
      <w:r w:rsidR="00BF4A89">
        <w:rPr>
          <w:lang w:val="en-BE"/>
        </w:rPr>
        <w:t>or multiple</w:t>
      </w:r>
      <w:r w:rsidR="00745E0D">
        <w:rPr>
          <w:lang w:val="en-BE"/>
        </w:rPr>
        <w:t xml:space="preserve"> meshes</w:t>
      </w:r>
      <w:r w:rsidR="00155D68">
        <w:rPr>
          <w:lang w:val="en-BE"/>
        </w:rPr>
        <w:t xml:space="preserve">, </w:t>
      </w:r>
      <w:r w:rsidR="0039658B">
        <w:rPr>
          <w:lang w:val="en-BE"/>
        </w:rPr>
        <w:t xml:space="preserve">it calculates the shading at that point using the </w:t>
      </w:r>
      <w:r w:rsidR="00F37472">
        <w:rPr>
          <w:lang w:val="en-BE"/>
        </w:rPr>
        <w:t xml:space="preserve">material properties of the </w:t>
      </w:r>
      <w:r w:rsidR="0039658B">
        <w:rPr>
          <w:lang w:val="en-BE"/>
        </w:rPr>
        <w:t>closest</w:t>
      </w:r>
      <w:r w:rsidR="00BF4A89">
        <w:rPr>
          <w:lang w:val="en-BE"/>
        </w:rPr>
        <w:t xml:space="preserve"> </w:t>
      </w:r>
      <w:r w:rsidR="00F10644">
        <w:rPr>
          <w:lang w:val="en-BE"/>
        </w:rPr>
        <w:t>mesh. The result is used to fill in the pixel the ray was cast for</w:t>
      </w:r>
      <w:r w:rsidR="00BF4A89">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A117E2">
        <w:rPr>
          <w:lang w:val="en-BE"/>
        </w:rPr>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A45984" w:rsidRPr="00A45984">
        <w:rPr>
          <w:lang w:val="en-BE"/>
        </w:rPr>
        <w:t xml:space="preserve"> </w:t>
      </w:r>
      <w:r w:rsidR="00F37472">
        <w:rPr>
          <w:lang w:val="en-BE"/>
        </w:rPr>
        <w:t>This process can be repeated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2589604D" w14:textId="12E6D80A" w:rsidR="00565F61" w:rsidRDefault="00E401A5" w:rsidP="00DD0D0C">
      <w:pPr>
        <w:pStyle w:val="Caption"/>
        <w:jc w:val="center"/>
      </w:pPr>
      <w:bookmarkStart w:id="10" w:name="_Ref186380208"/>
      <w:bookmarkStart w:id="11" w:name="_Toc186390688"/>
      <w:r>
        <w:t xml:space="preserve">Figure </w:t>
      </w:r>
      <w:r w:rsidR="002C2494">
        <w:fldChar w:fldCharType="begin"/>
      </w:r>
      <w:r w:rsidR="002C2494">
        <w:instrText xml:space="preserve"> SEQ Figure \* ARABIC </w:instrText>
      </w:r>
      <w:r w:rsidR="002C2494">
        <w:fldChar w:fldCharType="separate"/>
      </w:r>
      <w:r w:rsidR="00924A5F">
        <w:rPr>
          <w:noProof/>
        </w:rPr>
        <w:t>2</w:t>
      </w:r>
      <w:r w:rsidR="002C2494">
        <w:rPr>
          <w:noProof/>
        </w:rPr>
        <w:fldChar w:fldCharType="end"/>
      </w:r>
      <w:bookmarkEnd w:id="10"/>
      <w:r>
        <w:t>: The process of ray casting and shading pixels</w:t>
      </w:r>
      <w:bookmarkEnd w:id="11"/>
    </w:p>
    <w:p w14:paraId="645AB0F4" w14:textId="77777777" w:rsidR="00565F61" w:rsidRDefault="00565F61">
      <w:pPr>
        <w:rPr>
          <w:b/>
          <w:bCs/>
          <w:color w:val="2E74B5" w:themeColor="accent1" w:themeShade="BF"/>
          <w:sz w:val="16"/>
          <w:szCs w:val="16"/>
        </w:rPr>
      </w:pPr>
      <w:r>
        <w:br w:type="page"/>
      </w:r>
    </w:p>
    <w:p w14:paraId="2C320C1D" w14:textId="594C5282" w:rsidR="00495976" w:rsidRDefault="00495976" w:rsidP="00BC32BC">
      <w:pPr>
        <w:pStyle w:val="Heading3"/>
        <w:jc w:val="both"/>
        <w:rPr>
          <w:lang w:val="en-BE"/>
        </w:rPr>
      </w:pPr>
      <w:bookmarkStart w:id="12" w:name="_Toc186369389"/>
      <w:r>
        <w:rPr>
          <w:lang w:val="en-BE"/>
        </w:rPr>
        <w:lastRenderedPageBreak/>
        <w:t>Acceleration structures</w:t>
      </w:r>
      <w:bookmarkEnd w:id="12"/>
    </w:p>
    <w:p w14:paraId="06CCA8AF" w14:textId="010E200B" w:rsidR="006C456A" w:rsidRDefault="006C456A" w:rsidP="00BC32BC">
      <w:pPr>
        <w:pStyle w:val="Heading4"/>
        <w:jc w:val="both"/>
        <w:rPr>
          <w:lang w:val="en-BE"/>
        </w:rPr>
      </w:pPr>
      <w:r>
        <w:rPr>
          <w:lang w:val="en-BE"/>
        </w:rPr>
        <w:t>WHY?</w:t>
      </w:r>
    </w:p>
    <w:p w14:paraId="2B6384E3" w14:textId="77777777" w:rsidR="00E57F65" w:rsidRDefault="006C456A" w:rsidP="00BC32BC">
      <w:pPr>
        <w:jc w:val="both"/>
        <w:rPr>
          <w:lang w:val="en-BE"/>
        </w:rPr>
      </w:pPr>
      <w:r>
        <w:rPr>
          <w:lang w:val="en-BE"/>
        </w:rPr>
        <w:t xml:space="preserve">If you have very complex geometries and many objects in your scene, then the algorithm executes a lot of unnecessary calculations. </w:t>
      </w:r>
    </w:p>
    <w:p w14:paraId="314B33C1" w14:textId="00D47D24" w:rsidR="006C456A" w:rsidRDefault="00E57F65" w:rsidP="00BC32BC">
      <w:pPr>
        <w:jc w:val="both"/>
        <w:rPr>
          <w:lang w:val="en-BE"/>
        </w:rPr>
      </w:pPr>
      <w:r>
        <w:rPr>
          <w:lang w:val="en-BE"/>
        </w:rPr>
        <w:t xml:space="preserve">Scenario 1: You have a lot of objects in your scene. The algorithm </w:t>
      </w:r>
      <w:r w:rsidR="00D33821">
        <w:rPr>
          <w:lang w:val="en-BE"/>
        </w:rPr>
        <w:t>needs to calculate the intersection for every object just to conclude the ray didn’t hit anything.</w:t>
      </w:r>
      <w:r>
        <w:rPr>
          <w:lang w:val="en-BE"/>
        </w:rPr>
        <w:t xml:space="preserve"> </w:t>
      </w:r>
    </w:p>
    <w:p w14:paraId="2228F0EA" w14:textId="12FE78B7" w:rsidR="003003F6" w:rsidRDefault="003003F6" w:rsidP="00BC32BC">
      <w:pPr>
        <w:jc w:val="both"/>
        <w:rPr>
          <w:lang w:val="en-BE"/>
        </w:rPr>
      </w:pPr>
      <w:r>
        <w:rPr>
          <w:lang w:val="en-BE"/>
        </w:rPr>
        <w:t>Scenario 2: You have a super detailed object with 100 000 primitives.</w:t>
      </w:r>
      <w:r w:rsidR="00DF2493">
        <w:rPr>
          <w:lang w:val="en-BE"/>
        </w:rPr>
        <w:t xml:space="preserve"> If the algorithm</w:t>
      </w:r>
      <w:r w:rsidR="00CC7382">
        <w:rPr>
          <w:lang w:val="en-BE"/>
        </w:rPr>
        <w:t xml:space="preserve"> </w:t>
      </w:r>
      <w:r w:rsidR="00525FE7">
        <w:rPr>
          <w:lang w:val="en-BE"/>
        </w:rPr>
        <w:t>must</w:t>
      </w:r>
      <w:r w:rsidR="00DF2493">
        <w:rPr>
          <w:lang w:val="en-BE"/>
        </w:rPr>
        <w:t xml:space="preserve"> go over every triangle in that object to find the </w:t>
      </w:r>
      <w:r w:rsidR="00525FE7">
        <w:rPr>
          <w:lang w:val="en-BE"/>
        </w:rPr>
        <w:t>one,</w:t>
      </w:r>
      <w:r w:rsidR="007C7D2F">
        <w:rPr>
          <w:lang w:val="en-BE"/>
        </w:rPr>
        <w:t xml:space="preserve"> it is </w:t>
      </w:r>
      <w:r w:rsidR="00525FE7">
        <w:rPr>
          <w:lang w:val="en-BE"/>
        </w:rPr>
        <w:t>intersecting</w:t>
      </w:r>
      <w:r w:rsidR="007C7D2F">
        <w:rPr>
          <w:lang w:val="en-BE"/>
        </w:rPr>
        <w:t xml:space="preserve"> with</w:t>
      </w:r>
      <w:r w:rsidR="00DF2493">
        <w:rPr>
          <w:lang w:val="en-BE"/>
        </w:rPr>
        <w:t>.</w:t>
      </w:r>
    </w:p>
    <w:p w14:paraId="17A2733E" w14:textId="470B709E" w:rsidR="00525FE7" w:rsidRPr="006C456A" w:rsidRDefault="00525FE7" w:rsidP="00BC32BC">
      <w:pPr>
        <w:jc w:val="both"/>
        <w:rPr>
          <w:lang w:val="en-BE"/>
        </w:rPr>
      </w:pPr>
      <w:r>
        <w:rPr>
          <w:lang w:val="en-BE"/>
        </w:rPr>
        <w:t xml:space="preserve">To avoid this </w:t>
      </w:r>
      <w:r w:rsidR="00452056">
        <w:rPr>
          <w:lang w:val="en-BE"/>
        </w:rPr>
        <w:t>there are</w:t>
      </w:r>
      <w:r>
        <w:rPr>
          <w:lang w:val="en-BE"/>
        </w:rPr>
        <w:t xml:space="preserve"> acceleration structures.</w:t>
      </w:r>
    </w:p>
    <w:p w14:paraId="6121ED1F" w14:textId="77777777" w:rsidR="00E407E9" w:rsidRDefault="00E407E9" w:rsidP="00BC32BC">
      <w:pPr>
        <w:pStyle w:val="Heading4"/>
        <w:jc w:val="both"/>
      </w:pPr>
      <w:r>
        <w:t>aabb</w:t>
      </w:r>
    </w:p>
    <w:p w14:paraId="5E863F0F" w14:textId="77777777" w:rsidR="00BA041F" w:rsidRDefault="00E575B1" w:rsidP="00BC32BC">
      <w:pPr>
        <w:jc w:val="both"/>
      </w:pPr>
      <w:r>
        <w:t>AABB or Axis Aligned Bounding Box is a common acceleration structure used when ray tracing primitives.</w:t>
      </w:r>
      <w:r w:rsidR="00012C6B">
        <w:t xml:space="preserve"> </w:t>
      </w:r>
    </w:p>
    <w:p w14:paraId="009BFABF" w14:textId="0E2A56B6" w:rsidR="00063087" w:rsidRPr="00BA041F"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r w:rsidR="00DC1A9F">
        <w:t xml:space="preserve">To </w:t>
      </w:r>
      <w:r w:rsidR="004A72F3">
        <w:t>define</w:t>
      </w:r>
      <w:r w:rsidR="00DC1A9F">
        <w:t xml:space="preserve"> the</w:t>
      </w:r>
      <w:r w:rsidR="0094319D" w:rsidRPr="0094319D">
        <w:t xml:space="preserve"> AABB for a</w:t>
      </w:r>
      <w:r w:rsidR="00451BF8">
        <w:t xml:space="preserve"> triangle</w:t>
      </w:r>
      <w:r w:rsidR="0094319D">
        <w:t xml:space="preserve"> mesh</w:t>
      </w:r>
      <w:r w:rsidR="00EF4577">
        <w:t xml:space="preserve"> </w:t>
      </w:r>
      <w:r w:rsidR="00DC1A9F">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BE1C60">
        <w:instrText xml:space="preserve"> ADDIN ZOTERO_ITEM CSL_CITATION {"citationID":"jmBAxWJ9","properties":{"formattedCitation":"({\\i{}What Is AABB in Computing?}, 2024)","plainCitation":"(What Is AABB in Computing?, 2024)","noteIndex":0},"citationItems":[{"id":118,"uris":["http://zotero.org/users/local/Ex90nxfQ/items/8XQWMZ2S"],"itemData":{"id":118,"type":"webpage","abstract":"&lt;p&gt;What is an Axis Aligned Bounding Box (AABB)?&lt;br&gt;\nAn Axis Aligned Bounding Box (AABB) is a term commonly used in computer graphics and collision detection....","language":"en","title":"What is AABB in Computing? (Axis Aligned Bounding Box)","title-short":"What is AABB in Computing?","URL":"https://60sec.site/buyer-guides/what-is-aabb-in-computing-axis-aligned-bounding-box","accessed":{"date-parts":[["2024",12,29]]},"issued":{"date-parts":[["2024",4,16]]}}}],"schema":"https://github.com/citation-style-language/schema/raw/master/csl-citation.json"} </w:instrText>
      </w:r>
      <w:r w:rsidR="00BE1C60">
        <w:fldChar w:fldCharType="separate"/>
      </w:r>
      <w:r w:rsidR="00BE1C60" w:rsidRPr="00C221F5">
        <w:rPr>
          <w:rFonts w:ascii="Calibri" w:hAnsi="Calibri" w:cs="Calibri"/>
        </w:rPr>
        <w:t>(</w:t>
      </w:r>
      <w:r w:rsidR="00BE1C60" w:rsidRPr="00C221F5">
        <w:rPr>
          <w:rFonts w:ascii="Calibri" w:hAnsi="Calibri" w:cs="Calibri"/>
          <w:i/>
          <w:iCs/>
        </w:rPr>
        <w:t>What Is AABB in Computing?</w:t>
      </w:r>
      <w:r w:rsidR="00BE1C60" w:rsidRPr="00C221F5">
        <w:rPr>
          <w:rFonts w:ascii="Calibri" w:hAnsi="Calibri" w:cs="Calibri"/>
        </w:rPr>
        <w:t>, 2024)</w:t>
      </w:r>
      <w:r w:rsidR="00BE1C60">
        <w:fldChar w:fldCharType="end"/>
      </w:r>
      <w:r w:rsidR="00BE1C60">
        <w:t xml:space="preserve"> </w:t>
      </w:r>
      <w:r w:rsidR="00BE1C60">
        <w:fldChar w:fldCharType="begin"/>
      </w:r>
      <w:r w:rsidR="00BE1C60">
        <w:instrText xml:space="preserve"> ADDIN ZOTERO_ITEM CSL_CITATION {"citationID":"fv2QAfP4","properties":{"formattedCitation":"(\\uc0\\u8220{}Bounding Volume,\\uc0\\u8221{} 2024)","plainCitation":"(“Bounding Volume,” 2024)","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schema":"https://github.com/citation-style-language/schema/raw/master/csl-citation.json"} </w:instrText>
      </w:r>
      <w:r w:rsidR="00BE1C60">
        <w:fldChar w:fldCharType="separate"/>
      </w:r>
      <w:r w:rsidR="00BE1C60" w:rsidRPr="00C221F5">
        <w:rPr>
          <w:rFonts w:ascii="Calibri" w:hAnsi="Calibri" w:cs="Calibri"/>
        </w:rPr>
        <w:t>(“Bounding Volume,” 2024)</w:t>
      </w:r>
      <w:r w:rsidR="00BE1C60">
        <w:fldChar w:fldCharType="end"/>
      </w:r>
      <w:r w:rsidR="00970F11">
        <w:t xml:space="preserve"> </w:t>
      </w:r>
      <w:r w:rsidR="00970F11">
        <w:fldChar w:fldCharType="begin"/>
      </w:r>
      <w:r w:rsidR="00970F11">
        <w:instrText xml:space="preserve"> ADDIN ZOTERO_ITEM CSL_CITATION {"citationID":"WYQGThud","properties":{"formattedCitation":"({\\i{}CSSE451 Advanced Computer Graphics}, n.d.)","plainCitation":"(CSSE451 Advanced Computer Graphics, n.d.)","noteIndex":0},"citationItems":[{"id":126,"uris":["http://zotero.org/users/local/Ex90nxfQ/items/55DENYGC"],"itemData":{"id":126,"type":"webpage","title":"CSSE451 Advanced Computer Graphics","URL":"https://www.rose-hulman.edu/class/cs/csse451/AABB/","accessed":{"date-parts":[["2024",12,29]]}}}],"schema":"https://github.com/citation-style-language/schema/raw/master/csl-citation.json"} </w:instrText>
      </w:r>
      <w:r w:rsidR="00970F11">
        <w:fldChar w:fldCharType="separate"/>
      </w:r>
      <w:r w:rsidR="00970F11" w:rsidRPr="00970F11">
        <w:rPr>
          <w:rFonts w:ascii="Calibri" w:hAnsi="Calibri" w:cs="Calibri"/>
        </w:rPr>
        <w:t>(</w:t>
      </w:r>
      <w:r w:rsidR="00970F11" w:rsidRPr="00970F11">
        <w:rPr>
          <w:rFonts w:ascii="Calibri" w:hAnsi="Calibri" w:cs="Calibri"/>
          <w:i/>
          <w:iCs/>
        </w:rPr>
        <w:t>CSSE451 Advanced Computer Graphics</w:t>
      </w:r>
      <w:r w:rsidR="00970F11" w:rsidRPr="00970F11">
        <w:rPr>
          <w:rFonts w:ascii="Calibri" w:hAnsi="Calibri" w:cs="Calibri"/>
        </w:rPr>
        <w:t>, n.d.)</w:t>
      </w:r>
      <w:r w:rsidR="00970F11">
        <w:fldChar w:fldCharType="end"/>
      </w:r>
    </w:p>
    <w:p w14:paraId="680DCFEB" w14:textId="012F0EA3"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any of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4F0BBC2E" w:rsidR="00F639FF" w:rsidRDefault="00F639FF" w:rsidP="00F639FF">
      <w:pPr>
        <w:pStyle w:val="Caption"/>
        <w:jc w:val="center"/>
      </w:pPr>
      <w:bookmarkStart w:id="13" w:name="_Toc186390689"/>
      <w:r>
        <w:t xml:space="preserve">Figure </w:t>
      </w:r>
      <w:r w:rsidR="002C2494">
        <w:fldChar w:fldCharType="begin"/>
      </w:r>
      <w:r w:rsidR="002C2494">
        <w:instrText xml:space="preserve"> SEQ Figure \* ARABIC </w:instrText>
      </w:r>
      <w:r w:rsidR="002C2494">
        <w:fldChar w:fldCharType="separate"/>
      </w:r>
      <w:r w:rsidR="00924A5F">
        <w:rPr>
          <w:noProof/>
        </w:rPr>
        <w:t>3</w:t>
      </w:r>
      <w:r w:rsidR="002C2494">
        <w:rPr>
          <w:noProof/>
        </w:rPr>
        <w:fldChar w:fldCharType="end"/>
      </w:r>
      <w:r>
        <w:t>: AABB for a single triangle</w:t>
      </w:r>
      <w:bookmarkEnd w:id="13"/>
    </w:p>
    <w:p w14:paraId="7645620A" w14:textId="77777777" w:rsidR="00864D8F" w:rsidRDefault="00864D8F">
      <w:pPr>
        <w:rPr>
          <w:caps/>
          <w:color w:val="2E74B5" w:themeColor="accent1" w:themeShade="BF"/>
          <w:spacing w:val="10"/>
        </w:rPr>
      </w:pPr>
      <w:r>
        <w:br w:type="page"/>
      </w:r>
    </w:p>
    <w:p w14:paraId="74CBED30" w14:textId="22A02F5A" w:rsidR="00E407E9" w:rsidRDefault="00E407E9" w:rsidP="00BC32BC">
      <w:pPr>
        <w:pStyle w:val="Heading4"/>
        <w:jc w:val="both"/>
      </w:pPr>
      <w:r>
        <w:lastRenderedPageBreak/>
        <w:t>bvh</w:t>
      </w:r>
    </w:p>
    <w:p w14:paraId="416F0751" w14:textId="0A27DF80" w:rsidR="00E407E9" w:rsidRDefault="008E75AD" w:rsidP="00BA33E7">
      <w:pPr>
        <w:jc w:val="both"/>
      </w:pPr>
      <w:r>
        <w:t>BVH or Bounding Volume Hierarchy is another common approach to speed up the ray intersection process.</w:t>
      </w:r>
      <w:r w:rsidR="002C2494">
        <w:t xml:space="preserve"> </w:t>
      </w:r>
    </w:p>
    <w:p w14:paraId="764EAFAB" w14:textId="54DC3422" w:rsidR="00BA33E7" w:rsidRDefault="002C2494" w:rsidP="00864D8F">
      <w:pPr>
        <w:jc w:val="both"/>
      </w:pPr>
      <w:r>
        <w:t>When you have complex mesh such as in</w:t>
      </w:r>
      <w:r w:rsidR="00395359">
        <w:t xml:space="preserve"> </w:t>
      </w:r>
      <w:r w:rsidR="00FB6A3B">
        <w:fldChar w:fldCharType="begin"/>
      </w:r>
      <w:r w:rsidR="00FB6A3B">
        <w:instrText xml:space="preserve"> REF _Ref186400061 \h </w:instrText>
      </w:r>
      <w:r w:rsidR="00FB6A3B">
        <w:fldChar w:fldCharType="separate"/>
      </w:r>
      <w:r w:rsidR="00FB6A3B">
        <w:t xml:space="preserve">Figure </w:t>
      </w:r>
      <w:r w:rsidR="00FB6A3B">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395359">
        <w:fldChar w:fldCharType="end"/>
      </w:r>
      <w:r w:rsidR="00395359">
        <w:t xml:space="preserve"> calculating intersections with all triangles is very costly.</w:t>
      </w:r>
      <w:r w:rsidR="001025D6">
        <w:t xml:space="preserve"> To avoid </w:t>
      </w:r>
      <w:r w:rsidR="00A0359D">
        <w:t>this,</w:t>
      </w:r>
      <w:r w:rsidR="001025D6">
        <w:t xml:space="preserve"> </w:t>
      </w:r>
      <w:r w:rsidR="00A0359D">
        <w:t>you</w:t>
      </w:r>
      <w:r w:rsidR="001025D6">
        <w:t xml:space="preserve"> can subdivide the initial AABB into smaller boxes</w:t>
      </w:r>
      <w:r w:rsidR="00F9131D">
        <w:t xml:space="preserve"> and intersect with those first. This process can be repeated until one smaller box contains the desired </w:t>
      </w:r>
      <w:r w:rsidR="00EA0DE6">
        <w:t>number</w:t>
      </w:r>
      <w:r w:rsidR="00F9131D">
        <w:t xml:space="preserve"> of triangles</w:t>
      </w:r>
      <w:r w:rsidR="00442417">
        <w:t>.</w:t>
      </w:r>
      <w:r w:rsidR="00BA33E7">
        <w:t xml:space="preserve"> </w:t>
      </w:r>
      <w:r w:rsidR="00EA0DE6">
        <w:fldChar w:fldCharType="begin"/>
      </w:r>
      <w:r w:rsidR="00EA0DE6">
        <w:instrText xml:space="preserve"> ADDIN ZOTERO_ITEM CSL_CITATION {"citationID":"ewwsK55d","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EA0DE6">
        <w:fldChar w:fldCharType="separate"/>
      </w:r>
      <w:r w:rsidR="00EA0DE6" w:rsidRPr="00395359">
        <w:rPr>
          <w:rFonts w:ascii="Calibri" w:hAnsi="Calibri" w:cs="Calibri"/>
        </w:rPr>
        <w:t>(Sebastian Lague, 2024)</w:t>
      </w:r>
      <w:r w:rsidR="00EA0DE6">
        <w:fldChar w:fldCharType="end"/>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68626DCF" w:rsidR="00BA33E7" w:rsidRDefault="00BA33E7" w:rsidP="00BA33E7">
      <w:pPr>
        <w:pStyle w:val="Caption"/>
        <w:jc w:val="center"/>
      </w:pPr>
      <w:bookmarkStart w:id="14" w:name="_Toc186390690"/>
      <w:bookmarkStart w:id="15" w:name="_Ref186400061"/>
      <w:r>
        <w:t xml:space="preserve">Figure </w:t>
      </w:r>
      <w:r>
        <w:fldChar w:fldCharType="begin"/>
      </w:r>
      <w:r>
        <w:instrText xml:space="preserve"> SEQ Figure \* ARABIC </w:instrText>
      </w:r>
      <w:r>
        <w:fldChar w:fldCharType="separate"/>
      </w:r>
      <w:r w:rsidR="00924A5F">
        <w:rPr>
          <w:noProof/>
        </w:rPr>
        <w:t>4</w:t>
      </w:r>
      <w:r>
        <w:fldChar w:fldCharType="end"/>
      </w:r>
      <w:bookmarkEnd w:id="15"/>
      <w:r>
        <w:t>: Complex mesh with BVH applied</w:t>
      </w:r>
      <w:bookmarkEnd w:id="14"/>
    </w:p>
    <w:p w14:paraId="11CA4772" w14:textId="4E5EA7EC" w:rsidR="001025D6" w:rsidRPr="009D5E70" w:rsidRDefault="009D5E70" w:rsidP="00636BF0">
      <w:pPr>
        <w:jc w:val="both"/>
      </w:pPr>
      <w:r>
        <w:t>You can think of this structure as many smaller AABBs parented to each other.</w:t>
      </w:r>
      <w:r w:rsidR="00BB3504">
        <w:t xml:space="preserve"> </w:t>
      </w:r>
      <w:r w:rsidR="00864D8F">
        <w:t xml:space="preserve">First you </w:t>
      </w:r>
      <w:r w:rsidR="00636BF0">
        <w:t xml:space="preserve">check if you </w:t>
      </w:r>
      <w:r w:rsidR="00864D8F">
        <w:t>intersect with the root node</w:t>
      </w:r>
      <w:r w:rsidR="003A3531">
        <w:t xml:space="preserve"> (which is also the AABB)</w:t>
      </w:r>
      <w:r w:rsidR="00636BF0">
        <w:t xml:space="preserve">. If that is the </w:t>
      </w:r>
      <w:r w:rsidR="00524B9B">
        <w:t>case,</w:t>
      </w:r>
      <w:r w:rsidR="00636BF0">
        <w:t xml:space="preserve"> you evaluate its child nodes</w:t>
      </w:r>
      <w:r w:rsidR="00945347">
        <w:t>.</w:t>
      </w:r>
      <w:r w:rsidR="0035525E">
        <w:t xml:space="preserve"> If the child node is a leaf node the algorithm </w:t>
      </w:r>
      <w:r w:rsidR="006A7D62">
        <w:t xml:space="preserve">can start calculating intersections with the </w:t>
      </w:r>
      <w:r w:rsidR="00797B2B">
        <w:t>primitives</w:t>
      </w:r>
      <w:r w:rsidR="00FB6A3B">
        <w:t>.</w:t>
      </w:r>
      <w:r w:rsidR="002F2B92">
        <w:t xml:space="preserve"> </w:t>
      </w:r>
      <w:r w:rsidR="00FB6A3B">
        <w:t xml:space="preserve">This approach allows </w:t>
      </w:r>
      <w:r w:rsidR="005440F3">
        <w:t>you</w:t>
      </w:r>
      <w:r w:rsidR="00FB6A3B">
        <w:t xml:space="preserve"> to determine the </w:t>
      </w:r>
      <w:r w:rsidR="00AF4D50">
        <w:t xml:space="preserve">level of detail </w:t>
      </w:r>
      <w:r w:rsidR="002F2B92">
        <w:t>for the</w:t>
      </w:r>
      <w:r w:rsidR="00AF4D50">
        <w:t xml:space="preserve"> boxes</w:t>
      </w:r>
      <w:r w:rsidR="00B11D1C">
        <w:t xml:space="preserve"> and the minimum number of triangles per box</w:t>
      </w:r>
      <w:r w:rsidR="00FB6A3B">
        <w:t>.</w:t>
      </w:r>
    </w:p>
    <w:p w14:paraId="4AEE4119" w14:textId="77777777" w:rsidR="00FB6A3B" w:rsidRDefault="00BA33E7" w:rsidP="00FB6A3B">
      <w:pPr>
        <w:keepNext/>
        <w:jc w:val="center"/>
      </w:pPr>
      <w:r>
        <w:rPr>
          <w:noProof/>
        </w:rPr>
        <w:drawing>
          <wp:inline distT="0" distB="0" distL="0" distR="0" wp14:anchorId="3A5FC307" wp14:editId="69A9F3CC">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4FC749FD" w:rsidR="00BA33E7" w:rsidRPr="00BA33E7" w:rsidRDefault="00FB6A3B" w:rsidP="00FB6A3B">
      <w:pPr>
        <w:pStyle w:val="Caption"/>
        <w:jc w:val="center"/>
        <w:rPr>
          <w:b w:val="0"/>
          <w:bCs w:val="0"/>
        </w:rPr>
      </w:pPr>
      <w:r>
        <w:t xml:space="preserve">Figure </w:t>
      </w:r>
      <w:r>
        <w:fldChar w:fldCharType="begin"/>
      </w:r>
      <w:r>
        <w:instrText xml:space="preserve"> SEQ Figure \* ARABIC </w:instrText>
      </w:r>
      <w:r>
        <w:fldChar w:fldCharType="separate"/>
      </w:r>
      <w:r w:rsidR="00924A5F">
        <w:rPr>
          <w:noProof/>
        </w:rPr>
        <w:t>5</w:t>
      </w:r>
      <w:r>
        <w:fldChar w:fldCharType="end"/>
      </w:r>
      <w:r>
        <w:t>: Tree structure for BVH</w:t>
      </w:r>
    </w:p>
    <w:p w14:paraId="71FBFAFF" w14:textId="77777777" w:rsidR="002A2647" w:rsidRDefault="00E407E9" w:rsidP="00BC32BC">
      <w:pPr>
        <w:pStyle w:val="Heading2"/>
        <w:jc w:val="both"/>
      </w:pPr>
      <w:bookmarkStart w:id="16" w:name="_Toc186369390"/>
      <w:r>
        <w:t>sphere tracing (ray marching)</w:t>
      </w:r>
      <w:bookmarkEnd w:id="16"/>
    </w:p>
    <w:p w14:paraId="6AD8F967" w14:textId="77777777" w:rsidR="002A2647" w:rsidRDefault="002A2647" w:rsidP="00BC32BC">
      <w:pPr>
        <w:pStyle w:val="Heading3"/>
        <w:jc w:val="both"/>
      </w:pPr>
      <w:bookmarkStart w:id="17" w:name="_Toc186369391"/>
      <w:r>
        <w:t>Fundamentals</w:t>
      </w:r>
      <w:bookmarkEnd w:id="17"/>
    </w:p>
    <w:p w14:paraId="20E4CC7F" w14:textId="4FEDCFC9" w:rsidR="002A2647" w:rsidRDefault="00B86362" w:rsidP="00B86362">
      <w:pPr>
        <w:pStyle w:val="Heading4"/>
      </w:pPr>
      <w:r>
        <w:t>Signed distance fields</w:t>
      </w:r>
    </w:p>
    <w:p w14:paraId="5BFF7223" w14:textId="47F36556" w:rsidR="002D07DE" w:rsidRDefault="004B4FB1" w:rsidP="00924A5F">
      <w:pPr>
        <w:jc w:val="both"/>
      </w:pPr>
      <w:r>
        <w:t>Another way to visualize 3D objects is by using signed distance fields</w:t>
      </w:r>
      <w:r w:rsidR="00D227D0">
        <w:t xml:space="preserve"> (SDF)</w:t>
      </w:r>
      <w:r>
        <w:t>.</w:t>
      </w:r>
    </w:p>
    <w:p w14:paraId="77FD058A" w14:textId="055DD5C7" w:rsidR="005440F3" w:rsidRDefault="002D07DE" w:rsidP="00924A5F">
      <w:pPr>
        <w:jc w:val="both"/>
      </w:pPr>
      <w:r>
        <w:t xml:space="preserve">They are mathematical </w:t>
      </w:r>
      <w:r w:rsidR="004C2836">
        <w:t>functions</w:t>
      </w:r>
      <w:r>
        <w:t xml:space="preserve"> </w:t>
      </w:r>
      <w:r w:rsidR="001245BE">
        <w:t xml:space="preserve">that take in </w:t>
      </w:r>
      <w:r>
        <w:t xml:space="preserve">a point </w:t>
      </w:r>
      <w:r w:rsidR="0090635C">
        <w:t xml:space="preserve">and calculate </w:t>
      </w:r>
      <w:r>
        <w:t>the</w:t>
      </w:r>
      <w:r w:rsidR="00F93DC2">
        <w:t xml:space="preserve"> smallest distance </w:t>
      </w:r>
      <w:r w:rsidR="006B4649">
        <w:t>from</w:t>
      </w:r>
      <w:r w:rsidR="00F93DC2">
        <w:t xml:space="preserve"> the surface of the SDF</w:t>
      </w:r>
      <w:r>
        <w:t xml:space="preserve"> to set point.</w:t>
      </w:r>
      <w:r w:rsidR="002A6F71">
        <w:t xml:space="preserve"> If a point is outside </w:t>
      </w:r>
      <w:r w:rsidR="006B4649">
        <w:t xml:space="preserve">the surface of </w:t>
      </w:r>
      <w:r w:rsidR="002A6F71">
        <w:t xml:space="preserve">the </w:t>
      </w:r>
      <w:r w:rsidR="004C2836">
        <w:t xml:space="preserve">SDF, the function will </w:t>
      </w:r>
      <w:r w:rsidR="004A293F">
        <w:t xml:space="preserve">return </w:t>
      </w:r>
      <w:r w:rsidR="004C2836">
        <w:t>a positive distance value.</w:t>
      </w:r>
      <w:r w:rsidR="006B4649">
        <w:t xml:space="preserve"> If it is inside </w:t>
      </w:r>
      <w:r w:rsidR="009037F6">
        <w:lastRenderedPageBreak/>
        <w:t>the surface</w:t>
      </w:r>
      <w:r w:rsidR="00252DC1">
        <w:t>,</w:t>
      </w:r>
      <w:r w:rsidR="00726189">
        <w:t xml:space="preserve"> it</w:t>
      </w:r>
      <w:r w:rsidR="006B4649">
        <w:t xml:space="preserve"> will return </w:t>
      </w:r>
      <w:r w:rsidR="00237821">
        <w:t>a negative distance value</w:t>
      </w:r>
      <w:r w:rsidR="003E3E33">
        <w:t>.</w:t>
      </w:r>
      <w:r w:rsidR="00726189">
        <w:t xml:space="preserve"> When </w:t>
      </w:r>
      <w:r w:rsidR="00F73834">
        <w:t xml:space="preserve">a point is </w:t>
      </w:r>
      <w:r w:rsidR="00726189">
        <w:t xml:space="preserve">perfectly </w:t>
      </w:r>
      <w:r w:rsidR="002F3655">
        <w:t>aligned with the surface the returned value</w:t>
      </w:r>
      <w:r w:rsidR="005A003A">
        <w:t xml:space="preserve"> will be</w:t>
      </w:r>
      <w:r w:rsidR="002F3655">
        <w:t xml:space="preserve"> 0.</w:t>
      </w:r>
      <w:r w:rsidR="00924A5F">
        <w:t xml:space="preserve"> </w:t>
      </w:r>
      <w:r w:rsidR="00924A5F">
        <w:fldChar w:fldCharType="begin"/>
      </w:r>
      <w:r w:rsidR="00924A5F">
        <w:instrText xml:space="preserve"> REF _Ref186400970 \h </w:instrText>
      </w:r>
      <w:r w:rsidR="00924A5F">
        <w:fldChar w:fldCharType="separate"/>
      </w:r>
      <w:r w:rsidR="00924A5F">
        <w:t xml:space="preserve">Figure </w:t>
      </w:r>
      <w:r w:rsidR="00924A5F">
        <w:rPr>
          <w:noProof/>
        </w:rPr>
        <w:t>6</w:t>
      </w:r>
      <w:r w:rsidR="00924A5F">
        <w:fldChar w:fldCharType="end"/>
      </w:r>
      <w:r w:rsidR="00924A5F">
        <w:t xml:space="preserve"> is an </w:t>
      </w:r>
      <w:r w:rsidR="00D12BB3">
        <w:t xml:space="preserve">example </w:t>
      </w:r>
      <w:r w:rsidR="00924A5F">
        <w:t xml:space="preserve">of </w:t>
      </w:r>
      <w:r w:rsidR="00D12BB3">
        <w:t xml:space="preserve">what values </w:t>
      </w:r>
      <w:r w:rsidR="00924A5F">
        <w:t xml:space="preserve">such a function </w:t>
      </w:r>
      <w:r w:rsidR="00822EBD">
        <w:t>returns.</w:t>
      </w:r>
    </w:p>
    <w:p w14:paraId="27D41EFC" w14:textId="77777777" w:rsidR="00924A5F" w:rsidRDefault="00924A5F" w:rsidP="00924A5F">
      <w:pPr>
        <w:keepNext/>
        <w:jc w:val="center"/>
      </w:pPr>
      <w:r w:rsidRPr="00924A5F">
        <w:drawing>
          <wp:inline distT="0" distB="0" distL="0" distR="0" wp14:anchorId="3BFDAD34" wp14:editId="304606E0">
            <wp:extent cx="2504364" cy="2323568"/>
            <wp:effectExtent l="0" t="0" r="0" b="635"/>
            <wp:docPr id="516974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974022" name=""/>
                    <pic:cNvPicPr/>
                  </pic:nvPicPr>
                  <pic:blipFill>
                    <a:blip r:embed="rId18"/>
                    <a:stretch>
                      <a:fillRect/>
                    </a:stretch>
                  </pic:blipFill>
                  <pic:spPr>
                    <a:xfrm>
                      <a:off x="0" y="0"/>
                      <a:ext cx="2509733" cy="2328550"/>
                    </a:xfrm>
                    <a:prstGeom prst="rect">
                      <a:avLst/>
                    </a:prstGeom>
                  </pic:spPr>
                </pic:pic>
              </a:graphicData>
            </a:graphic>
          </wp:inline>
        </w:drawing>
      </w:r>
    </w:p>
    <w:p w14:paraId="4B7FB506" w14:textId="7DAC4157" w:rsidR="00924A5F" w:rsidRDefault="00924A5F" w:rsidP="00924A5F">
      <w:pPr>
        <w:pStyle w:val="Caption"/>
        <w:jc w:val="center"/>
      </w:pPr>
      <w:bookmarkStart w:id="18" w:name="_Ref186400970"/>
      <w:r>
        <w:t xml:space="preserve">Figure </w:t>
      </w:r>
      <w:r>
        <w:fldChar w:fldCharType="begin"/>
      </w:r>
      <w:r>
        <w:instrText xml:space="preserve"> SEQ Figure \* ARABIC </w:instrText>
      </w:r>
      <w:r>
        <w:fldChar w:fldCharType="separate"/>
      </w:r>
      <w:r>
        <w:rPr>
          <w:noProof/>
        </w:rPr>
        <w:t>6</w:t>
      </w:r>
      <w:r>
        <w:fldChar w:fldCharType="end"/>
      </w:r>
      <w:bookmarkEnd w:id="18"/>
      <w:r>
        <w:t>: Example of SDF output</w:t>
      </w:r>
    </w:p>
    <w:p w14:paraId="0EF10691" w14:textId="0A0A1127" w:rsidR="00BB0F03" w:rsidRDefault="00377965" w:rsidP="00BB0F03">
      <w:r>
        <w:t xml:space="preserve">Let’s </w:t>
      </w:r>
      <w:r w:rsidR="00562198">
        <w:t>look</w:t>
      </w:r>
      <w:r>
        <w:t xml:space="preserve"> at </w:t>
      </w:r>
      <w:r w:rsidR="001C1530">
        <w:t>the simplest shape to calculate: a</w:t>
      </w:r>
      <w:r>
        <w:t xml:space="preserve"> sphere</w:t>
      </w:r>
      <w:r w:rsidR="00885C7B">
        <w:t>.</w:t>
      </w:r>
    </w:p>
    <w:p w14:paraId="324999A6" w14:textId="34085189" w:rsidR="00562198" w:rsidRDefault="00AD3411" w:rsidP="00AD3411">
      <w:pPr>
        <w:jc w:val="center"/>
      </w:pPr>
      <w:r w:rsidRPr="00AD3411">
        <w:drawing>
          <wp:inline distT="0" distB="0" distL="0" distR="0" wp14:anchorId="3E2CC4CB" wp14:editId="23CF73EE">
            <wp:extent cx="2100326" cy="319088"/>
            <wp:effectExtent l="0" t="0" r="0" b="5080"/>
            <wp:docPr id="1907908778"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908778" name="Picture 1" descr="A black background with white text&#10;&#10;Description automatically generated"/>
                    <pic:cNvPicPr/>
                  </pic:nvPicPr>
                  <pic:blipFill>
                    <a:blip r:embed="rId19"/>
                    <a:stretch>
                      <a:fillRect/>
                    </a:stretch>
                  </pic:blipFill>
                  <pic:spPr>
                    <a:xfrm>
                      <a:off x="0" y="0"/>
                      <a:ext cx="2132598" cy="323991"/>
                    </a:xfrm>
                    <a:prstGeom prst="rect">
                      <a:avLst/>
                    </a:prstGeom>
                  </pic:spPr>
                </pic:pic>
              </a:graphicData>
            </a:graphic>
          </wp:inline>
        </w:drawing>
      </w:r>
    </w:p>
    <w:p w14:paraId="40F1F861" w14:textId="77777777" w:rsidR="001A4A62" w:rsidRDefault="00AD3411" w:rsidP="00BB0F03">
      <w:r>
        <w:t xml:space="preserve">It takes in a point. It calculates the length to the point and subtracts </w:t>
      </w:r>
      <w:r w:rsidR="00FD1FEB">
        <w:t>the</w:t>
      </w:r>
      <w:r>
        <w:t xml:space="preserve"> radius.</w:t>
      </w:r>
      <w:r w:rsidR="00AD2655">
        <w:t xml:space="preserve"> If this result is negative we are inside the </w:t>
      </w:r>
      <w:r w:rsidR="000F777B">
        <w:t>sphere,</w:t>
      </w:r>
      <w:r w:rsidR="00AD2655">
        <w:t xml:space="preserve"> if it is positive we are outside the sphere.</w:t>
      </w:r>
      <w:r w:rsidR="000F777B">
        <w:t xml:space="preserve"> This is assuming the sphere is at position (0, 0, 0)</w:t>
      </w:r>
      <w:r w:rsidR="004B61D2">
        <w:t>.</w:t>
      </w:r>
      <w:r w:rsidR="002B50F6">
        <w:t xml:space="preserve"> </w:t>
      </w:r>
    </w:p>
    <w:p w14:paraId="13E70A3E" w14:textId="464F34DD" w:rsidR="00784B23" w:rsidRPr="00BB0F03" w:rsidRDefault="002B50F6" w:rsidP="00BB0F03">
      <w:r>
        <w:t xml:space="preserve">If you want to have </w:t>
      </w:r>
      <w:r w:rsidR="00F93B3D">
        <w:t>translations</w:t>
      </w:r>
      <w:r w:rsidR="00262361">
        <w:t xml:space="preserve">, </w:t>
      </w:r>
      <w:r>
        <w:t>rotations</w:t>
      </w:r>
      <w:r w:rsidR="00F93B3D">
        <w:t xml:space="preserve"> </w:t>
      </w:r>
      <w:r>
        <w:t xml:space="preserve">or scaling you </w:t>
      </w:r>
      <w:r w:rsidR="00BA0B70">
        <w:t>must</w:t>
      </w:r>
      <w:r>
        <w:t xml:space="preserve"> manipulate the point before calculating the final value.</w:t>
      </w:r>
      <w:r w:rsidR="00E74B72">
        <w:t xml:space="preserve"> </w:t>
      </w:r>
      <w:r w:rsidR="00BA0B70">
        <w:fldChar w:fldCharType="begin"/>
      </w:r>
      <w:r w:rsidR="00E74B72">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BA0B70">
        <w:fldChar w:fldCharType="separate"/>
      </w:r>
      <w:r w:rsidR="00E74B72" w:rsidRPr="00E74B72">
        <w:rPr>
          <w:rFonts w:ascii="Calibri" w:hAnsi="Calibri" w:cs="Calibri"/>
        </w:rPr>
        <w:t>(Quilez, n.d.)</w:t>
      </w:r>
      <w:r w:rsidR="00BA0B70">
        <w:fldChar w:fldCharType="end"/>
      </w:r>
    </w:p>
    <w:p w14:paraId="2AD3CDAB" w14:textId="2CC12B34" w:rsidR="00995E28" w:rsidRDefault="00995E28" w:rsidP="00995E28">
      <w:pPr>
        <w:pStyle w:val="Heading4"/>
      </w:pPr>
      <w:r>
        <w:t>Ray marching algorithm</w:t>
      </w:r>
    </w:p>
    <w:p w14:paraId="3483897B" w14:textId="4C2CD4EA" w:rsidR="006E50DF" w:rsidRDefault="00A93F97" w:rsidP="007703E3">
      <w:r>
        <w:t>W</w:t>
      </w:r>
      <w:r w:rsidR="007703E3">
        <w:t>e need a</w:t>
      </w:r>
      <w:r>
        <w:t xml:space="preserve"> slightly</w:t>
      </w:r>
      <w:r w:rsidR="007703E3">
        <w:t xml:space="preserve"> different algorithm</w:t>
      </w:r>
      <w:r>
        <w:t xml:space="preserve"> to ray tracing</w:t>
      </w:r>
      <w:r w:rsidR="007703E3">
        <w:t xml:space="preserve">, </w:t>
      </w:r>
      <w:r>
        <w:t xml:space="preserve">but </w:t>
      </w:r>
      <w:r w:rsidR="007703E3">
        <w:t>with some similar principles.</w:t>
      </w:r>
      <w:r w:rsidR="00210D14">
        <w:t xml:space="preserve"> We still use a camera to cast rays through a</w:t>
      </w:r>
      <w:r w:rsidR="008A28DE">
        <w:t>n</w:t>
      </w:r>
      <w:r w:rsidR="00210D14">
        <w:t xml:space="preserve"> </w:t>
      </w:r>
      <w:r w:rsidR="000B2257">
        <w:t>image plane.</w:t>
      </w:r>
      <w:r>
        <w:t xml:space="preserve"> </w:t>
      </w:r>
      <w:r w:rsidR="00013120">
        <w:t>However, w</w:t>
      </w:r>
      <w:r>
        <w:t xml:space="preserve">e </w:t>
      </w:r>
      <w:r w:rsidR="00AA6E34">
        <w:t>cannot</w:t>
      </w:r>
      <w:r>
        <w:t xml:space="preserve"> calculate any intersection points d</w:t>
      </w:r>
      <w:r>
        <w:t>ue to the nature of the SDFs</w:t>
      </w:r>
      <w:r>
        <w:t>.</w:t>
      </w:r>
      <w:r w:rsidR="00254F2F">
        <w:t xml:space="preserve"> What we </w:t>
      </w:r>
      <w:r w:rsidR="0069168A">
        <w:t xml:space="preserve">have is </w:t>
      </w:r>
      <w:r w:rsidR="00254F2F">
        <w:t xml:space="preserve">a ray with an origin and </w:t>
      </w:r>
      <w:r w:rsidR="005921B2">
        <w:t>direction</w:t>
      </w:r>
      <w:r w:rsidR="00254F2F">
        <w:t>.</w:t>
      </w:r>
      <w:r w:rsidR="00434B9C">
        <w:t xml:space="preserve"> </w:t>
      </w:r>
      <w:r w:rsidR="00417EF7">
        <w:t xml:space="preserve">We can march </w:t>
      </w:r>
      <w:r w:rsidR="00446577">
        <w:t xml:space="preserve">along </w:t>
      </w:r>
      <w:r w:rsidR="00417EF7">
        <w:t>the ray using the following steps.</w:t>
      </w:r>
    </w:p>
    <w:p w14:paraId="71CB8F27" w14:textId="62795455" w:rsidR="006E50DF" w:rsidRDefault="005921B2" w:rsidP="006E50DF">
      <w:pPr>
        <w:pStyle w:val="ListParagraph"/>
        <w:numPr>
          <w:ilvl w:val="0"/>
          <w:numId w:val="27"/>
        </w:numPr>
      </w:pPr>
      <w:r>
        <w:t>W</w:t>
      </w:r>
      <w:r w:rsidR="00434B9C">
        <w:t>e can calculate the distance</w:t>
      </w:r>
      <w:r w:rsidR="00A02621">
        <w:t xml:space="preserve"> to the </w:t>
      </w:r>
      <w:r w:rsidR="004A650D">
        <w:t>SDF</w:t>
      </w:r>
      <w:r w:rsidR="006E50DF">
        <w:t>s in the scene</w:t>
      </w:r>
      <w:r w:rsidR="004A650D">
        <w:t xml:space="preserve"> by</w:t>
      </w:r>
      <w:r w:rsidR="008023F2">
        <w:t xml:space="preserve"> giving </w:t>
      </w:r>
      <w:r w:rsidR="00AD6D7E">
        <w:t>passing in</w:t>
      </w:r>
      <w:r w:rsidR="008023F2">
        <w:t xml:space="preserve"> the origin of the ray</w:t>
      </w:r>
      <w:r w:rsidR="00A02621">
        <w:t xml:space="preserve">. </w:t>
      </w:r>
    </w:p>
    <w:p w14:paraId="0AFD4037" w14:textId="77777777" w:rsidR="006E50DF" w:rsidRDefault="00A02621" w:rsidP="006E50DF">
      <w:pPr>
        <w:pStyle w:val="ListParagraph"/>
        <w:numPr>
          <w:ilvl w:val="0"/>
          <w:numId w:val="27"/>
        </w:numPr>
      </w:pPr>
      <w:r>
        <w:t>Then we can displace the origin of the ray along its direction</w:t>
      </w:r>
      <w:r w:rsidR="00E465DF">
        <w:t>, using the distance value returned by the SDF.</w:t>
      </w:r>
      <w:r w:rsidR="00DC2D16">
        <w:t xml:space="preserve"> </w:t>
      </w:r>
    </w:p>
    <w:p w14:paraId="30E59C47" w14:textId="23288354" w:rsidR="00672F0E" w:rsidRPr="007703E3" w:rsidRDefault="00F83765" w:rsidP="00672F0E">
      <w:pPr>
        <w:pStyle w:val="ListParagraph"/>
        <w:numPr>
          <w:ilvl w:val="0"/>
          <w:numId w:val="27"/>
        </w:numPr>
      </w:pPr>
      <w:r>
        <w:t>W</w:t>
      </w:r>
      <w:r w:rsidR="004A650D">
        <w:t>e can</w:t>
      </w:r>
      <w:r>
        <w:t xml:space="preserve"> then</w:t>
      </w:r>
      <w:r w:rsidR="004A650D">
        <w:t xml:space="preserve"> repeat </w:t>
      </w:r>
      <w:r w:rsidR="004C5078">
        <w:t>step 1 and 2</w:t>
      </w:r>
      <w:r w:rsidR="0025395B">
        <w:t xml:space="preserve"> until</w:t>
      </w:r>
      <w:r w:rsidR="00672F0E">
        <w:t xml:space="preserve"> the distance we can travel is smaller than an arbitrary value</w:t>
      </w:r>
      <w:r w:rsidR="004C5078">
        <w:t>, meaning we hit an object</w:t>
      </w:r>
      <w:r w:rsidR="00672F0E">
        <w:t xml:space="preserve"> or </w:t>
      </w:r>
      <w:r w:rsidR="004C5078">
        <w:t>the value or the total distance travelled by the ray has exceeded the scene boundaries</w:t>
      </w:r>
      <w:r w:rsidR="004A650D">
        <w:t>.</w:t>
      </w:r>
    </w:p>
    <w:p w14:paraId="6463DD7C" w14:textId="16D156D6" w:rsidR="004E19CD" w:rsidRPr="002A2647" w:rsidRDefault="004E19CD" w:rsidP="005440F3">
      <w:r>
        <w:br w:type="page"/>
      </w:r>
    </w:p>
    <w:p w14:paraId="187AF2F5" w14:textId="09AA469E" w:rsidR="002E1349" w:rsidRPr="002E1349" w:rsidRDefault="000D5C84" w:rsidP="00BC32BC">
      <w:pPr>
        <w:pStyle w:val="Heading1"/>
        <w:jc w:val="both"/>
      </w:pPr>
      <w:bookmarkStart w:id="19" w:name="_Toc186369394"/>
      <w:r>
        <w:lastRenderedPageBreak/>
        <w:t>Research</w:t>
      </w:r>
      <w:bookmarkEnd w:id="19"/>
    </w:p>
    <w:p w14:paraId="3FC76CAF" w14:textId="77777777" w:rsidR="000D5C84" w:rsidRDefault="000D5C84" w:rsidP="00BC32BC">
      <w:pPr>
        <w:jc w:val="both"/>
      </w:pPr>
    </w:p>
    <w:p w14:paraId="45EEA7EB" w14:textId="3EFF893A" w:rsidR="000366CB" w:rsidRDefault="000366CB" w:rsidP="00BC32BC">
      <w:pPr>
        <w:jc w:val="both"/>
        <w:rPr>
          <w:rStyle w:val="SubtleEmphasis"/>
          <w:b/>
          <w:color w:val="auto"/>
        </w:rPr>
      </w:pPr>
      <w:r w:rsidRPr="00CE20BA">
        <w:rPr>
          <w:rStyle w:val="SubtleEmphasis"/>
          <w:b/>
          <w:color w:val="auto"/>
          <w:highlight w:val="yellow"/>
        </w:rPr>
        <w:t xml:space="preserve">In the </w:t>
      </w:r>
      <w:r w:rsidR="00195628" w:rsidRPr="00CE20BA">
        <w:rPr>
          <w:rStyle w:val="SubtleEmphasis"/>
          <w:b/>
          <w:color w:val="auto"/>
          <w:highlight w:val="yellow"/>
        </w:rPr>
        <w:t>research section, you detail the elements of your experiment(s), the tests, objects you will test upon and subjects you will test with, the data gathering, data cleaning or feature extraction, measurements, … and you present the</w:t>
      </w:r>
      <w:r w:rsidR="00212D23" w:rsidRPr="00CE20BA">
        <w:rPr>
          <w:rStyle w:val="SubtleEmphasis"/>
          <w:b/>
          <w:color w:val="auto"/>
          <w:highlight w:val="yellow"/>
        </w:rPr>
        <w:t xml:space="preserve"> results obtained in an objective manner for each of th</w:t>
      </w:r>
      <w:r w:rsidR="00CE20BA">
        <w:rPr>
          <w:rStyle w:val="SubtleEmphasis"/>
          <w:b/>
          <w:color w:val="auto"/>
          <w:highlight w:val="yellow"/>
        </w:rPr>
        <w:t>e tests you conducted.</w:t>
      </w:r>
    </w:p>
    <w:p w14:paraId="613EC30D" w14:textId="77777777" w:rsidR="001D5823" w:rsidRDefault="002E1349"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6CFC6560" w14:textId="77777777" w:rsidR="001D5823" w:rsidRDefault="002E1349"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60A13A95" w14:textId="66BC9DBE" w:rsidR="002E1349" w:rsidRDefault="002E1349"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4514B22" w14:textId="77777777" w:rsidR="002E1349" w:rsidRDefault="002E1349" w:rsidP="00BC32BC">
      <w:pPr>
        <w:jc w:val="both"/>
      </w:pPr>
    </w:p>
    <w:p w14:paraId="5DBC2B7F" w14:textId="77777777" w:rsidR="002E1349" w:rsidRDefault="002E1349" w:rsidP="00BC32BC">
      <w:pPr>
        <w:pStyle w:val="Heading2"/>
        <w:numPr>
          <w:ilvl w:val="0"/>
          <w:numId w:val="21"/>
        </w:numPr>
        <w:jc w:val="both"/>
      </w:pPr>
      <w:bookmarkStart w:id="20" w:name="_Toc186369395"/>
      <w:r>
        <w:t>Topic 1</w:t>
      </w:r>
      <w:bookmarkEnd w:id="20"/>
    </w:p>
    <w:p w14:paraId="16DD804E" w14:textId="77777777" w:rsidR="002E1349" w:rsidRDefault="002E1349" w:rsidP="00BC32BC">
      <w:pPr>
        <w:pStyle w:val="Heading3"/>
        <w:numPr>
          <w:ilvl w:val="1"/>
          <w:numId w:val="25"/>
        </w:numPr>
        <w:jc w:val="both"/>
      </w:pPr>
      <w:bookmarkStart w:id="21" w:name="_Toc186369396"/>
      <w:r>
        <w:t>Subtopic 1</w:t>
      </w:r>
      <w:bookmarkEnd w:id="21"/>
    </w:p>
    <w:p w14:paraId="5EE365FA" w14:textId="77777777" w:rsidR="001D5823" w:rsidRDefault="001D5823" w:rsidP="00BC32BC">
      <w:pPr>
        <w:jc w:val="both"/>
      </w:pPr>
    </w:p>
    <w:p w14:paraId="11B0CDED"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46D8BBF6"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03AFB56C"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30A536DA" w14:textId="77777777" w:rsidR="001D5823" w:rsidRPr="001D5823" w:rsidRDefault="001D5823" w:rsidP="00BC32BC">
      <w:pPr>
        <w:jc w:val="both"/>
      </w:pPr>
    </w:p>
    <w:p w14:paraId="4A8FE9A8" w14:textId="24329103" w:rsidR="002E1349" w:rsidRDefault="002E1349" w:rsidP="00BC32BC">
      <w:pPr>
        <w:pStyle w:val="Heading3"/>
        <w:numPr>
          <w:ilvl w:val="2"/>
          <w:numId w:val="25"/>
        </w:numPr>
        <w:jc w:val="both"/>
        <w:rPr>
          <w:rStyle w:val="Heading3Char"/>
        </w:rPr>
      </w:pPr>
      <w:bookmarkStart w:id="22" w:name="_Toc186369397"/>
      <w:r w:rsidRPr="002E1349">
        <w:rPr>
          <w:rStyle w:val="Heading3Char"/>
        </w:rPr>
        <w:t>Subtopic</w:t>
      </w:r>
      <w:bookmarkEnd w:id="22"/>
    </w:p>
    <w:p w14:paraId="044437D0" w14:textId="77777777" w:rsidR="001D5823" w:rsidRDefault="001D5823" w:rsidP="00BC32BC">
      <w:pPr>
        <w:jc w:val="both"/>
      </w:pPr>
    </w:p>
    <w:p w14:paraId="06CF96AD" w14:textId="77777777" w:rsidR="001D5823" w:rsidRDefault="001D5823" w:rsidP="00BC32BC">
      <w:pPr>
        <w:jc w:val="both"/>
      </w:pPr>
      <w:r>
        <w:lastRenderedPageBreak/>
        <w:t>Lorem ipsum dolor sit amet, consectetur adipiscing elit. Vestibulum ac quam nec arcu semper dignissim. Nulla quam magna, varius sit amet pharetra et, dictum quis elit. Pellentesque habitant morbi tristique senectus et netus et malesuada fames ac turpis egestas.</w:t>
      </w:r>
    </w:p>
    <w:p w14:paraId="64D4254A"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39A77BCC"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0A4E76D7" w14:textId="77777777" w:rsidR="001D5823" w:rsidRPr="001D5823" w:rsidRDefault="001D5823" w:rsidP="00BC32BC">
      <w:pPr>
        <w:jc w:val="both"/>
      </w:pPr>
    </w:p>
    <w:p w14:paraId="0E03AA26" w14:textId="77777777" w:rsidR="002E1349" w:rsidRDefault="002E1349" w:rsidP="00BC32BC">
      <w:pPr>
        <w:pStyle w:val="Heading2"/>
        <w:numPr>
          <w:ilvl w:val="0"/>
          <w:numId w:val="21"/>
        </w:numPr>
        <w:jc w:val="both"/>
      </w:pPr>
      <w:bookmarkStart w:id="23" w:name="_Toc186369398"/>
      <w:r>
        <w:t>Topic 2</w:t>
      </w:r>
      <w:bookmarkEnd w:id="23"/>
    </w:p>
    <w:p w14:paraId="5B228AAB" w14:textId="77777777" w:rsidR="001D5823" w:rsidRDefault="001D5823" w:rsidP="00BC32BC">
      <w:pPr>
        <w:pStyle w:val="Heading3"/>
        <w:numPr>
          <w:ilvl w:val="1"/>
          <w:numId w:val="25"/>
        </w:numPr>
        <w:jc w:val="both"/>
      </w:pPr>
      <w:bookmarkStart w:id="24" w:name="_Toc186369399"/>
      <w:r>
        <w:t>Subtopic 1</w:t>
      </w:r>
      <w:bookmarkEnd w:id="24"/>
    </w:p>
    <w:p w14:paraId="7F3C88C7" w14:textId="77777777" w:rsidR="001D5823" w:rsidRDefault="001D5823" w:rsidP="00BC32BC">
      <w:pPr>
        <w:jc w:val="both"/>
      </w:pPr>
    </w:p>
    <w:p w14:paraId="69451ADF"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1B24CE15"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6E02B2C6"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63B7ACA8" w14:textId="77777777" w:rsidR="001D5823" w:rsidRPr="001D5823" w:rsidRDefault="001D5823" w:rsidP="00BC32BC">
      <w:pPr>
        <w:jc w:val="both"/>
      </w:pPr>
    </w:p>
    <w:p w14:paraId="572EA387" w14:textId="77777777" w:rsidR="001D5823" w:rsidRDefault="001D5823" w:rsidP="00BC32BC">
      <w:pPr>
        <w:pStyle w:val="Heading3"/>
        <w:numPr>
          <w:ilvl w:val="2"/>
          <w:numId w:val="25"/>
        </w:numPr>
        <w:jc w:val="both"/>
        <w:rPr>
          <w:rStyle w:val="Heading3Char"/>
        </w:rPr>
      </w:pPr>
      <w:bookmarkStart w:id="25" w:name="_Toc186369400"/>
      <w:r w:rsidRPr="002E1349">
        <w:rPr>
          <w:rStyle w:val="Heading3Char"/>
        </w:rPr>
        <w:t>Subtopic</w:t>
      </w:r>
      <w:bookmarkEnd w:id="25"/>
    </w:p>
    <w:p w14:paraId="78D63CCA" w14:textId="77777777" w:rsidR="001D5823" w:rsidRDefault="001D5823" w:rsidP="00BC32BC">
      <w:pPr>
        <w:jc w:val="both"/>
      </w:pPr>
    </w:p>
    <w:p w14:paraId="4DE6F902"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30EBA3A9"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5AF24D61" w14:textId="77777777" w:rsidR="001D5823" w:rsidRDefault="001D5823" w:rsidP="00BC32BC">
      <w:pPr>
        <w:jc w:val="both"/>
      </w:pPr>
      <w:r>
        <w:lastRenderedPageBreak/>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5AC320C1" w14:textId="77777777" w:rsidR="001D5823" w:rsidRDefault="001D5823" w:rsidP="00BC32BC">
      <w:pPr>
        <w:jc w:val="both"/>
      </w:pPr>
    </w:p>
    <w:p w14:paraId="5F8CA682" w14:textId="77777777" w:rsidR="001D5823" w:rsidRPr="001D5823" w:rsidRDefault="001D5823" w:rsidP="00BC32BC">
      <w:pPr>
        <w:jc w:val="both"/>
      </w:pPr>
    </w:p>
    <w:p w14:paraId="3DA33EA9" w14:textId="77777777" w:rsidR="000D5C84" w:rsidRPr="000D5C84" w:rsidRDefault="000D5C84" w:rsidP="00BC32BC">
      <w:pPr>
        <w:jc w:val="both"/>
      </w:pPr>
    </w:p>
    <w:p w14:paraId="3FF676B0" w14:textId="77777777" w:rsidR="001D5823" w:rsidRDefault="001D5823" w:rsidP="00BC32BC">
      <w:pPr>
        <w:jc w:val="both"/>
        <w:rPr>
          <w:caps/>
          <w:color w:val="FFFFFF" w:themeColor="background1"/>
          <w:spacing w:val="15"/>
          <w:sz w:val="22"/>
          <w:szCs w:val="22"/>
        </w:rPr>
      </w:pPr>
      <w:r>
        <w:br w:type="page"/>
      </w:r>
    </w:p>
    <w:p w14:paraId="3AA79E7B" w14:textId="09F2BAD7" w:rsidR="000D5C84" w:rsidRDefault="000D5C84" w:rsidP="00BC32BC">
      <w:pPr>
        <w:pStyle w:val="Heading1"/>
        <w:jc w:val="both"/>
      </w:pPr>
      <w:bookmarkStart w:id="26" w:name="_Toc186369401"/>
      <w:r>
        <w:lastRenderedPageBreak/>
        <w:t>case study</w:t>
      </w:r>
      <w:bookmarkEnd w:id="26"/>
    </w:p>
    <w:p w14:paraId="5C83EA0B" w14:textId="77777777" w:rsidR="0018724B" w:rsidRDefault="0018724B" w:rsidP="00BC32BC">
      <w:pPr>
        <w:jc w:val="both"/>
      </w:pPr>
    </w:p>
    <w:p w14:paraId="4BB69D69" w14:textId="4C575AEE" w:rsidR="0018724B" w:rsidRDefault="0018724B" w:rsidP="00BC32BC">
      <w:pPr>
        <w:jc w:val="both"/>
        <w:rPr>
          <w:rStyle w:val="SubtleEmphasis"/>
          <w:b/>
          <w:color w:val="auto"/>
        </w:rPr>
      </w:pPr>
      <w:r>
        <w:rPr>
          <w:rStyle w:val="SubtleEmphasis"/>
          <w:b/>
          <w:color w:val="auto"/>
          <w:highlight w:val="yellow"/>
        </w:rPr>
        <w:t xml:space="preserve">Alternatively, as opposed to </w:t>
      </w:r>
      <w:r w:rsidRPr="00CE20BA">
        <w:rPr>
          <w:rStyle w:val="SubtleEmphasis"/>
          <w:b/>
          <w:color w:val="auto"/>
          <w:highlight w:val="yellow"/>
        </w:rPr>
        <w:t xml:space="preserve">research, you </w:t>
      </w:r>
      <w:r>
        <w:rPr>
          <w:rStyle w:val="SubtleEmphasis"/>
          <w:b/>
          <w:color w:val="auto"/>
          <w:highlight w:val="yellow"/>
        </w:rPr>
        <w:t xml:space="preserve">might have opted for a case study. Whichever you choose, you </w:t>
      </w:r>
      <w:r w:rsidRPr="00CE20BA">
        <w:rPr>
          <w:rStyle w:val="SubtleEmphasis"/>
          <w:b/>
          <w:color w:val="auto"/>
          <w:highlight w:val="yellow"/>
        </w:rPr>
        <w:t>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37C190D3" w14:textId="77777777" w:rsidR="0018724B" w:rsidRDefault="0018724B"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17DDB3AA" w14:textId="77777777" w:rsidR="0018724B" w:rsidRDefault="0018724B"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4B779A4B" w14:textId="1B870034" w:rsidR="000D5C84" w:rsidRPr="000D5C84" w:rsidRDefault="0018724B"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r w:rsidR="000D5C84">
        <w:tab/>
      </w:r>
    </w:p>
    <w:p w14:paraId="4666FF45" w14:textId="77777777" w:rsidR="000D5C84" w:rsidRDefault="002E1349" w:rsidP="00BC32BC">
      <w:pPr>
        <w:pStyle w:val="Heading2"/>
        <w:numPr>
          <w:ilvl w:val="0"/>
          <w:numId w:val="13"/>
        </w:numPr>
        <w:jc w:val="both"/>
      </w:pPr>
      <w:bookmarkStart w:id="27" w:name="_Toc186369402"/>
      <w:r>
        <w:t>introduction</w:t>
      </w:r>
      <w:bookmarkEnd w:id="27"/>
    </w:p>
    <w:p w14:paraId="785BD39A" w14:textId="77777777" w:rsidR="005E04E3" w:rsidRDefault="005E04E3" w:rsidP="00BC32BC">
      <w:pPr>
        <w:jc w:val="both"/>
      </w:pPr>
    </w:p>
    <w:p w14:paraId="5FE3ACDB" w14:textId="77777777" w:rsidR="000366CB" w:rsidRDefault="000366CB" w:rsidP="00BC32BC">
      <w:pPr>
        <w:jc w:val="both"/>
        <w:rPr>
          <w:rStyle w:val="SubtleEmphasis"/>
          <w:b/>
          <w:color w:val="auto"/>
        </w:rPr>
      </w:pPr>
      <w:r w:rsidRPr="003C4C6D">
        <w:rPr>
          <w:rStyle w:val="SubtleEmphasis"/>
          <w:b/>
          <w:color w:val="auto"/>
        </w:rPr>
        <w:t>In the introduction, you write the background of your topic, explain the purpose of the paper more broadly, and explain the hypothesis, and the research question(s).</w:t>
      </w:r>
    </w:p>
    <w:p w14:paraId="78D00884" w14:textId="77777777" w:rsidR="000366CB" w:rsidRDefault="000366CB" w:rsidP="00BC32BC">
      <w:pPr>
        <w:jc w:val="both"/>
      </w:pPr>
    </w:p>
    <w:p w14:paraId="1C8F6AEA"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45056355"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7AC082ED"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0A5E8E9F" w14:textId="77777777" w:rsidR="005E04E3" w:rsidRPr="005E04E3" w:rsidRDefault="005E04E3" w:rsidP="00BC32BC">
      <w:pPr>
        <w:jc w:val="both"/>
      </w:pPr>
    </w:p>
    <w:p w14:paraId="68921E22" w14:textId="77777777" w:rsidR="005E04E3" w:rsidRDefault="005E04E3" w:rsidP="00BC32BC">
      <w:pPr>
        <w:pStyle w:val="Heading2"/>
        <w:numPr>
          <w:ilvl w:val="0"/>
          <w:numId w:val="13"/>
        </w:numPr>
        <w:jc w:val="both"/>
      </w:pPr>
      <w:bookmarkStart w:id="28" w:name="_Toc186369403"/>
      <w:r>
        <w:t>M</w:t>
      </w:r>
      <w:r w:rsidR="000D5C84">
        <w:t>odelling</w:t>
      </w:r>
      <w:bookmarkEnd w:id="28"/>
    </w:p>
    <w:p w14:paraId="489AFD48" w14:textId="77777777" w:rsidR="005E04E3" w:rsidRPr="005E04E3" w:rsidRDefault="005E04E3" w:rsidP="00BC32BC">
      <w:pPr>
        <w:jc w:val="both"/>
      </w:pPr>
    </w:p>
    <w:p w14:paraId="7CF38174" w14:textId="77777777" w:rsidR="005E04E3" w:rsidRDefault="005E04E3" w:rsidP="00BC32BC">
      <w:pPr>
        <w:pStyle w:val="Heading3"/>
        <w:numPr>
          <w:ilvl w:val="1"/>
          <w:numId w:val="13"/>
        </w:numPr>
        <w:jc w:val="both"/>
      </w:pPr>
      <w:bookmarkStart w:id="29" w:name="_Toc186369404"/>
      <w:r>
        <w:lastRenderedPageBreak/>
        <w:t>Blockout</w:t>
      </w:r>
      <w:bookmarkEnd w:id="29"/>
    </w:p>
    <w:p w14:paraId="24BA383A" w14:textId="77777777" w:rsidR="005E04E3" w:rsidRDefault="005E04E3" w:rsidP="00BC32BC">
      <w:pPr>
        <w:jc w:val="both"/>
      </w:pPr>
    </w:p>
    <w:p w14:paraId="466BB023"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2C511A3D"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3E6862BD"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45A0B890"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41D5463A"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2DF3F7B6"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717F693D" w14:textId="77777777" w:rsidR="003C4C6D" w:rsidRPr="003C4C6D" w:rsidRDefault="003C4C6D" w:rsidP="00BC32BC">
      <w:pPr>
        <w:pStyle w:val="Heading3"/>
        <w:numPr>
          <w:ilvl w:val="1"/>
          <w:numId w:val="13"/>
        </w:numPr>
        <w:jc w:val="both"/>
      </w:pPr>
      <w:bookmarkStart w:id="30" w:name="_Toc186369405"/>
      <w:r w:rsidRPr="003C4C6D">
        <w:t>Zbrush</w:t>
      </w:r>
      <w:bookmarkEnd w:id="30"/>
    </w:p>
    <w:p w14:paraId="3FF53BCD" w14:textId="77777777" w:rsidR="005E04E3" w:rsidRDefault="005E04E3" w:rsidP="00BC32BC">
      <w:pPr>
        <w:jc w:val="both"/>
      </w:pPr>
    </w:p>
    <w:p w14:paraId="0372D664"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67976290"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35AD1CE8"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3A34B16D" w14:textId="77777777" w:rsidR="005E04E3" w:rsidRPr="005E04E3" w:rsidRDefault="005E04E3" w:rsidP="00BC32BC">
      <w:pPr>
        <w:jc w:val="both"/>
      </w:pPr>
    </w:p>
    <w:p w14:paraId="12877180" w14:textId="77777777" w:rsidR="000D5C84" w:rsidRDefault="005E04E3" w:rsidP="00BC32BC">
      <w:pPr>
        <w:pStyle w:val="Heading2"/>
        <w:numPr>
          <w:ilvl w:val="0"/>
          <w:numId w:val="13"/>
        </w:numPr>
        <w:jc w:val="both"/>
      </w:pPr>
      <w:bookmarkStart w:id="31" w:name="_Toc186369406"/>
      <w:r>
        <w:lastRenderedPageBreak/>
        <w:t>T</w:t>
      </w:r>
      <w:r w:rsidR="000D5C84">
        <w:t>exturing</w:t>
      </w:r>
      <w:bookmarkEnd w:id="31"/>
    </w:p>
    <w:p w14:paraId="7119F93D" w14:textId="77777777" w:rsidR="005E04E3" w:rsidRDefault="005E04E3" w:rsidP="00BC32BC">
      <w:pPr>
        <w:jc w:val="both"/>
      </w:pPr>
    </w:p>
    <w:p w14:paraId="4D3ACE04"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63FE5235"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2EA4A488"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7AD46C41" w14:textId="77777777" w:rsidR="005E04E3" w:rsidRPr="005E04E3" w:rsidRDefault="005E04E3" w:rsidP="00BC32BC">
      <w:pPr>
        <w:jc w:val="both"/>
      </w:pPr>
    </w:p>
    <w:p w14:paraId="424A0222" w14:textId="77777777" w:rsidR="000D5C84" w:rsidRDefault="005E04E3" w:rsidP="00BC32BC">
      <w:pPr>
        <w:pStyle w:val="Heading2"/>
        <w:numPr>
          <w:ilvl w:val="0"/>
          <w:numId w:val="13"/>
        </w:numPr>
        <w:jc w:val="both"/>
      </w:pPr>
      <w:bookmarkStart w:id="32" w:name="_Toc186369407"/>
      <w:r>
        <w:t>S</w:t>
      </w:r>
      <w:r w:rsidR="000D5C84">
        <w:t>hading</w:t>
      </w:r>
      <w:bookmarkEnd w:id="32"/>
    </w:p>
    <w:p w14:paraId="2C40AA65" w14:textId="77777777" w:rsidR="005E04E3" w:rsidRDefault="005E04E3" w:rsidP="00BC32BC">
      <w:pPr>
        <w:jc w:val="both"/>
      </w:pPr>
    </w:p>
    <w:p w14:paraId="7D48B0BF"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68B18A31"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7E0F6EE9"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5DF468D8" w14:textId="77777777" w:rsidR="005E04E3" w:rsidRPr="005E04E3" w:rsidRDefault="005E04E3" w:rsidP="00BC32BC">
      <w:pPr>
        <w:jc w:val="both"/>
      </w:pPr>
    </w:p>
    <w:p w14:paraId="0467149E" w14:textId="77777777" w:rsidR="000D5C84" w:rsidRDefault="005E04E3" w:rsidP="00BC32BC">
      <w:pPr>
        <w:pStyle w:val="Heading2"/>
        <w:numPr>
          <w:ilvl w:val="0"/>
          <w:numId w:val="13"/>
        </w:numPr>
        <w:jc w:val="both"/>
      </w:pPr>
      <w:bookmarkStart w:id="33" w:name="_Toc186369408"/>
      <w:r>
        <w:t>L</w:t>
      </w:r>
      <w:r w:rsidR="000D5C84">
        <w:t>ighting</w:t>
      </w:r>
      <w:bookmarkEnd w:id="33"/>
    </w:p>
    <w:p w14:paraId="018EA554" w14:textId="77777777" w:rsidR="005E04E3" w:rsidRDefault="005E04E3" w:rsidP="00BC32BC">
      <w:pPr>
        <w:jc w:val="both"/>
      </w:pPr>
    </w:p>
    <w:p w14:paraId="0817DCFF" w14:textId="223E5A39" w:rsidR="001D5823" w:rsidRDefault="005E04E3" w:rsidP="00BC32BC">
      <w:pPr>
        <w:jc w:val="both"/>
      </w:pPr>
      <w:r>
        <w:t>L</w:t>
      </w:r>
      <w:r w:rsidR="001D5823" w:rsidRPr="001D5823">
        <w:t xml:space="preserve"> </w:t>
      </w:r>
      <w:r w:rsidR="001D5823">
        <w:t>Lorem ipsum dolor sit amet, consectetur adipiscing elit. Vestibulum ac quam nec arcu semper dignissim. Nulla quam magna, varius sit amet pharetra et, dictum quis elit. Pellentesque habitant morbi tristique senectus et netus et malesuada fames ac turpis egestas.</w:t>
      </w:r>
    </w:p>
    <w:p w14:paraId="1685C75B"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253DA1B0" w14:textId="77777777" w:rsidR="001D5823" w:rsidRDefault="001D5823" w:rsidP="00BC32BC">
      <w:pPr>
        <w:jc w:val="both"/>
      </w:pPr>
      <w:r>
        <w:lastRenderedPageBreak/>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472F60A8" w14:textId="4870962F" w:rsidR="005E04E3" w:rsidRDefault="005E04E3" w:rsidP="00BC32BC">
      <w:pPr>
        <w:jc w:val="both"/>
      </w:pPr>
    </w:p>
    <w:p w14:paraId="7F9BE1FF" w14:textId="77777777" w:rsidR="005E04E3" w:rsidRPr="005E04E3" w:rsidRDefault="005E04E3" w:rsidP="00BC32BC">
      <w:pPr>
        <w:jc w:val="both"/>
      </w:pPr>
    </w:p>
    <w:p w14:paraId="1A39F318"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5C84DD26" w14:textId="76C419D6" w:rsidR="00CA24DB" w:rsidRDefault="00CA24DB" w:rsidP="00BC32BC">
      <w:pPr>
        <w:pStyle w:val="Heading1"/>
        <w:jc w:val="both"/>
      </w:pPr>
      <w:bookmarkStart w:id="34" w:name="_Toc186369409"/>
      <w:r>
        <w:lastRenderedPageBreak/>
        <w:t>Discussion</w:t>
      </w:r>
      <w:bookmarkEnd w:id="34"/>
    </w:p>
    <w:p w14:paraId="7024DB76" w14:textId="77777777" w:rsidR="00CA24DB" w:rsidRPr="000D5C84" w:rsidRDefault="00CA24DB" w:rsidP="00BC32BC">
      <w:pPr>
        <w:jc w:val="both"/>
      </w:pPr>
    </w:p>
    <w:p w14:paraId="510423D8" w14:textId="4195A84C" w:rsidR="00CA24DB" w:rsidRDefault="00CA24DB" w:rsidP="00BC32BC">
      <w:pPr>
        <w:jc w:val="both"/>
        <w:rPr>
          <w:rStyle w:val="SubtleEmphasis"/>
          <w:b/>
          <w:color w:val="auto"/>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2F8F265B"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21BF2E5A"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3E61FC80"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7928AD24" w14:textId="77777777" w:rsidR="00CA24DB" w:rsidRDefault="00CA24DB" w:rsidP="00BC32BC">
      <w:pPr>
        <w:jc w:val="both"/>
      </w:pPr>
    </w:p>
    <w:p w14:paraId="288744E0" w14:textId="77777777" w:rsidR="00CA24DB" w:rsidRDefault="00CA24DB" w:rsidP="00BC32BC">
      <w:pPr>
        <w:jc w:val="both"/>
      </w:pPr>
    </w:p>
    <w:p w14:paraId="686A1685"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BC32BC">
      <w:pPr>
        <w:pStyle w:val="Heading1"/>
        <w:jc w:val="both"/>
      </w:pPr>
      <w:bookmarkStart w:id="35" w:name="_Toc186369410"/>
      <w:r>
        <w:lastRenderedPageBreak/>
        <w:t>Conclusion</w:t>
      </w:r>
      <w:bookmarkEnd w:id="35"/>
    </w:p>
    <w:p w14:paraId="080678A6" w14:textId="77777777" w:rsidR="000D5C84" w:rsidRPr="000D5C84" w:rsidRDefault="000D5C84" w:rsidP="00BC32BC">
      <w:pPr>
        <w:jc w:val="both"/>
      </w:pPr>
    </w:p>
    <w:p w14:paraId="5D0D9AC5" w14:textId="250DCA81" w:rsidR="001264BA" w:rsidRDefault="001264BA" w:rsidP="00BC32BC">
      <w:pPr>
        <w:jc w:val="both"/>
        <w:rPr>
          <w:rStyle w:val="SubtleEmphasis"/>
          <w:b/>
          <w:color w:val="auto"/>
        </w:rPr>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5020911E"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0C6C04D7"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270276E3"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39D8D181" w14:textId="77777777" w:rsidR="003C4C6D" w:rsidRDefault="003C4C6D" w:rsidP="00BC32BC">
      <w:pPr>
        <w:jc w:val="both"/>
      </w:pPr>
    </w:p>
    <w:p w14:paraId="4DEA0958" w14:textId="77777777" w:rsidR="003C4C6D" w:rsidRDefault="003C4C6D" w:rsidP="00BC32BC">
      <w:pPr>
        <w:jc w:val="both"/>
      </w:pP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BC32BC">
      <w:pPr>
        <w:pStyle w:val="Heading1"/>
        <w:jc w:val="both"/>
      </w:pPr>
      <w:bookmarkStart w:id="36" w:name="_Toc186369411"/>
      <w:r>
        <w:lastRenderedPageBreak/>
        <w:t>Future work</w:t>
      </w:r>
      <w:bookmarkEnd w:id="36"/>
    </w:p>
    <w:p w14:paraId="1CD0ACB9" w14:textId="77777777" w:rsidR="00CA24DB" w:rsidRPr="000D5C84" w:rsidRDefault="00CA24DB" w:rsidP="00BC32BC">
      <w:pPr>
        <w:jc w:val="both"/>
      </w:pPr>
    </w:p>
    <w:p w14:paraId="32D9BDAB" w14:textId="69A1DC5A" w:rsidR="001264BA" w:rsidRDefault="001264BA" w:rsidP="00BC32BC">
      <w:pPr>
        <w:jc w:val="both"/>
        <w:rPr>
          <w:rStyle w:val="SubtleEmphasis"/>
          <w:b/>
          <w:color w:val="auto"/>
        </w:rPr>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the conclusion.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2497A095"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67F83DDB"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326A85A8" w14:textId="40CC8CDF" w:rsidR="00CA24DB"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3B9652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37" w:name="_Toc186369412"/>
      <w:r>
        <w:lastRenderedPageBreak/>
        <w:t xml:space="preserve">Critical </w:t>
      </w:r>
      <w:r w:rsidR="00CA24DB">
        <w:t>Reflection</w:t>
      </w:r>
      <w:bookmarkEnd w:id="37"/>
    </w:p>
    <w:p w14:paraId="2BB2774A" w14:textId="77777777" w:rsidR="00CA24DB" w:rsidRPr="000D5C84" w:rsidRDefault="00CA24DB" w:rsidP="00BC32BC">
      <w:pPr>
        <w:jc w:val="both"/>
      </w:pPr>
    </w:p>
    <w:p w14:paraId="720EFB62" w14:textId="0EAC84D4" w:rsidR="001264BA" w:rsidRDefault="001264BA" w:rsidP="00BC32BC">
      <w:pPr>
        <w:jc w:val="both"/>
        <w:rPr>
          <w:rStyle w:val="SubtleEmphasis"/>
          <w:b/>
          <w:color w:val="auto"/>
        </w:rPr>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303EEE1A"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794125D9"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495382AD" w14:textId="02452E1E" w:rsidR="00CA24DB"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38" w:name="_Toc186369413" w:displacedByCustomXml="next"/>
    <w:sdt>
      <w:sdtPr>
        <w:rPr>
          <w:caps w:val="0"/>
          <w:color w:val="auto"/>
          <w:spacing w:val="0"/>
          <w:sz w:val="20"/>
          <w:szCs w:val="20"/>
          <w:lang w:val="en-GB"/>
        </w:rPr>
        <w:id w:val="1719002899"/>
        <w:docPartObj>
          <w:docPartGallery w:val="Bibliographies"/>
          <w:docPartUnique/>
        </w:docPartObj>
      </w:sdtPr>
      <w:sdtEndPr>
        <w:rPr>
          <w:lang w:val="en-US"/>
        </w:rPr>
      </w:sdtEndPr>
      <w:sdtContent>
        <w:p w14:paraId="34166C1D" w14:textId="00CF7EA9" w:rsidR="00D07D22" w:rsidRDefault="00D07D22" w:rsidP="00BC32BC">
          <w:pPr>
            <w:pStyle w:val="Heading1"/>
            <w:jc w:val="both"/>
          </w:pPr>
          <w:r>
            <w:rPr>
              <w:lang w:val="en-GB"/>
            </w:rPr>
            <w:t>References</w:t>
          </w:r>
          <w:bookmarkEnd w:id="38"/>
        </w:p>
        <w:sdt>
          <w:sdtPr>
            <w:id w:val="-573587230"/>
            <w:bibliography/>
          </w:sdtPr>
          <w:sdtContent>
            <w:p w14:paraId="5DCC093C" w14:textId="77777777" w:rsidR="00B50DF7" w:rsidRDefault="00D07D22" w:rsidP="00B50DF7">
              <w:pPr>
                <w:pStyle w:val="Bibliography"/>
                <w:rPr>
                  <w:noProof/>
                  <w:sz w:val="24"/>
                  <w:szCs w:val="24"/>
                  <w:lang w:val="en-GB"/>
                </w:rPr>
              </w:pPr>
              <w:r>
                <w:fldChar w:fldCharType="begin"/>
              </w:r>
              <w:r>
                <w:instrText>BIBLIOGRAPHY</w:instrText>
              </w:r>
              <w:r>
                <w:fldChar w:fldCharType="separate"/>
              </w:r>
              <w:r w:rsidR="00B50DF7">
                <w:rPr>
                  <w:noProof/>
                  <w:lang w:val="en-GB"/>
                </w:rPr>
                <w:t xml:space="preserve">60Sec. (2024, 29 12). </w:t>
              </w:r>
              <w:r w:rsidR="00B50DF7">
                <w:rPr>
                  <w:i/>
                  <w:iCs/>
                  <w:noProof/>
                  <w:lang w:val="en-GB"/>
                </w:rPr>
                <w:t>60SecSite</w:t>
              </w:r>
              <w:r w:rsidR="00B50DF7">
                <w:rPr>
                  <w:noProof/>
                  <w:lang w:val="en-GB"/>
                </w:rPr>
                <w:t>. Retrieved from 60SecSite: https://60sec.site/buyer-guides/what-is-aabb-in-computing-axis-aligned-bounding-box</w:t>
              </w:r>
            </w:p>
            <w:p w14:paraId="778B32F6" w14:textId="77777777" w:rsidR="00B50DF7" w:rsidRDefault="00B50DF7" w:rsidP="009D7694">
              <w:pPr>
                <w:pStyle w:val="Bibliography"/>
                <w:jc w:val="right"/>
                <w:rPr>
                  <w:noProof/>
                  <w:lang w:val="en-GB"/>
                </w:rPr>
              </w:pPr>
              <w:r>
                <w:rPr>
                  <w:noProof/>
                  <w:lang w:val="en-GB"/>
                </w:rPr>
                <w:t xml:space="preserve">Contributor, W. (2024, 12 29). </w:t>
              </w:r>
              <w:r>
                <w:rPr>
                  <w:i/>
                  <w:iCs/>
                  <w:noProof/>
                  <w:lang w:val="en-GB"/>
                </w:rPr>
                <w:t>Wikipedia</w:t>
              </w:r>
              <w:r>
                <w:rPr>
                  <w:noProof/>
                  <w:lang w:val="en-GB"/>
                </w:rPr>
                <w:t>. Retrieved from Wikipedia: https://en.wikipedia.org/wiki/Triangle_mesh</w:t>
              </w:r>
            </w:p>
            <w:p w14:paraId="322F0459" w14:textId="77777777" w:rsidR="00B50DF7" w:rsidRDefault="00B50DF7" w:rsidP="00B50DF7">
              <w:pPr>
                <w:pStyle w:val="Bibliography"/>
                <w:rPr>
                  <w:noProof/>
                  <w:lang w:val="en-GB"/>
                </w:rPr>
              </w:pPr>
              <w:r>
                <w:rPr>
                  <w:noProof/>
                  <w:lang w:val="en-GB"/>
                </w:rPr>
                <w:t xml:space="preserve">Nvidia. (2024, 29 12). </w:t>
              </w:r>
              <w:r>
                <w:rPr>
                  <w:i/>
                  <w:iCs/>
                  <w:noProof/>
                  <w:lang w:val="en-GB"/>
                </w:rPr>
                <w:t>developer nvidia</w:t>
              </w:r>
              <w:r>
                <w:rPr>
                  <w:noProof/>
                  <w:lang w:val="en-GB"/>
                </w:rPr>
                <w:t>. Retrieved from Nvidia: https://developer.nvidia.com/discover/ray-tracing</w:t>
              </w:r>
            </w:p>
            <w:p w14:paraId="50C6A345" w14:textId="77777777" w:rsidR="00B50DF7" w:rsidRDefault="00B50DF7" w:rsidP="00B50DF7">
              <w:pPr>
                <w:pStyle w:val="Bibliography"/>
                <w:rPr>
                  <w:noProof/>
                  <w:lang w:val="en-GB"/>
                </w:rPr>
              </w:pPr>
              <w:r>
                <w:rPr>
                  <w:noProof/>
                  <w:lang w:val="en-GB"/>
                </w:rPr>
                <w:t xml:space="preserve">Wikipedia, C. (2024, 12 19). </w:t>
              </w:r>
              <w:r>
                <w:rPr>
                  <w:i/>
                  <w:iCs/>
                  <w:noProof/>
                  <w:lang w:val="en-GB"/>
                </w:rPr>
                <w:t>Wikipedia</w:t>
              </w:r>
              <w:r>
                <w:rPr>
                  <w:noProof/>
                  <w:lang w:val="en-GB"/>
                </w:rPr>
                <w:t>. Retrieved from Wikipedia: https://en.wikipedia.org/wiki/Bounding_volume</w:t>
              </w:r>
            </w:p>
            <w:p w14:paraId="5B3E6A7A" w14:textId="072DBD9A" w:rsidR="00D07D22" w:rsidRDefault="00D07D22" w:rsidP="00B50DF7">
              <w:pPr>
                <w:jc w:val="both"/>
              </w:pPr>
              <w:r>
                <w:rPr>
                  <w:b/>
                  <w:bCs/>
                </w:rPr>
                <w:fldChar w:fldCharType="end"/>
              </w:r>
            </w:p>
          </w:sdtContent>
        </w:sdt>
      </w:sdtContent>
    </w:sdt>
    <w:p w14:paraId="09214FEC" w14:textId="77777777" w:rsidR="00E74B72" w:rsidRPr="00E74B72" w:rsidRDefault="00C221F5" w:rsidP="00E74B72">
      <w:pPr>
        <w:pStyle w:val="Bibliography"/>
        <w:rPr>
          <w:rFonts w:ascii="Calibri" w:hAnsi="Calibri" w:cs="Calibri"/>
        </w:rPr>
      </w:pPr>
      <w:r>
        <w:fldChar w:fldCharType="begin"/>
      </w:r>
      <w:r>
        <w:instrText xml:space="preserve"> ADDIN ZOTERO_BIBL {"uncited":[],"omitted":[],"custom":[]} CSL_BIBLIOGRAPHY </w:instrText>
      </w:r>
      <w:r>
        <w:fldChar w:fldCharType="separate"/>
      </w:r>
      <w:r w:rsidR="00E74B72" w:rsidRPr="00E74B72">
        <w:rPr>
          <w:rFonts w:ascii="Calibri" w:hAnsi="Calibri" w:cs="Calibri"/>
        </w:rPr>
        <w:t xml:space="preserve">Bounding volume. (2024). In </w:t>
      </w:r>
      <w:r w:rsidR="00E74B72" w:rsidRPr="00E74B72">
        <w:rPr>
          <w:rFonts w:ascii="Calibri" w:hAnsi="Calibri" w:cs="Calibri"/>
          <w:i/>
          <w:iCs/>
        </w:rPr>
        <w:t>Wikipedia</w:t>
      </w:r>
      <w:r w:rsidR="00E74B72" w:rsidRPr="00E74B72">
        <w:rPr>
          <w:rFonts w:ascii="Calibri" w:hAnsi="Calibri" w:cs="Calibri"/>
        </w:rPr>
        <w:t>. https://en.wikipedia.org/w/index.php?title=Bounding_volume&amp;oldid=1226824951</w:t>
      </w:r>
    </w:p>
    <w:p w14:paraId="5E03B7D8" w14:textId="77777777" w:rsidR="00E74B72" w:rsidRPr="00E74B72" w:rsidRDefault="00E74B72" w:rsidP="00E74B72">
      <w:pPr>
        <w:pStyle w:val="Bibliography"/>
        <w:rPr>
          <w:rFonts w:ascii="Calibri" w:hAnsi="Calibri" w:cs="Calibri"/>
        </w:rPr>
      </w:pPr>
      <w:r w:rsidRPr="00E74B72">
        <w:rPr>
          <w:rFonts w:ascii="Calibri" w:hAnsi="Calibri" w:cs="Calibri"/>
          <w:i/>
          <w:iCs/>
        </w:rPr>
        <w:t>CSSE451 Advanced Computer Graphics</w:t>
      </w:r>
      <w:r w:rsidRPr="00E74B72">
        <w:rPr>
          <w:rFonts w:ascii="Calibri" w:hAnsi="Calibri" w:cs="Calibri"/>
        </w:rPr>
        <w:t>. (n.d.). Retrieved December 29, 2024, from https://www.rose-hulman.edu/class/cs/csse451/AABB/</w:t>
      </w:r>
    </w:p>
    <w:p w14:paraId="4FB0D2A1" w14:textId="77777777" w:rsidR="00E74B72" w:rsidRPr="00E74B72" w:rsidRDefault="00E74B72" w:rsidP="00E74B72">
      <w:pPr>
        <w:pStyle w:val="Bibliography"/>
        <w:rPr>
          <w:rFonts w:ascii="Calibri" w:hAnsi="Calibri" w:cs="Calibri"/>
        </w:rPr>
      </w:pPr>
      <w:r w:rsidRPr="00E74B72">
        <w:rPr>
          <w:rFonts w:ascii="Calibri" w:hAnsi="Calibri" w:cs="Calibri"/>
        </w:rPr>
        <w:t xml:space="preserve">Quilez, I. (n.d.). </w:t>
      </w:r>
      <w:r w:rsidRPr="00E74B72">
        <w:rPr>
          <w:rFonts w:ascii="Calibri" w:hAnsi="Calibri" w:cs="Calibri"/>
          <w:i/>
          <w:iCs/>
        </w:rPr>
        <w:t>Inigo Quilez</w:t>
      </w:r>
      <w:r w:rsidRPr="00E74B72">
        <w:rPr>
          <w:rFonts w:ascii="Calibri" w:hAnsi="Calibri" w:cs="Calibri"/>
        </w:rPr>
        <w:t>. Retrieved December 29, 2024, from https://iquilezles.org</w:t>
      </w:r>
    </w:p>
    <w:p w14:paraId="4D8D3950" w14:textId="77777777" w:rsidR="00E74B72" w:rsidRPr="00E74B72" w:rsidRDefault="00E74B72" w:rsidP="00E74B72">
      <w:pPr>
        <w:pStyle w:val="Bibliography"/>
        <w:rPr>
          <w:rFonts w:ascii="Calibri" w:hAnsi="Calibri" w:cs="Calibri"/>
        </w:rPr>
      </w:pPr>
      <w:r w:rsidRPr="00E74B72">
        <w:rPr>
          <w:rFonts w:ascii="Calibri" w:hAnsi="Calibri" w:cs="Calibri"/>
          <w:i/>
          <w:iCs/>
        </w:rPr>
        <w:t>Ray Tracing | NVIDIA Developer</w:t>
      </w:r>
      <w:r w:rsidRPr="00E74B72">
        <w:rPr>
          <w:rFonts w:ascii="Calibri" w:hAnsi="Calibri" w:cs="Calibri"/>
        </w:rPr>
        <w:t>. (n.d.). Retrieved December 29, 2024, from https://developer.nvidia.com/discover/ray-tracing</w:t>
      </w:r>
    </w:p>
    <w:p w14:paraId="3DDC8F33" w14:textId="77777777" w:rsidR="00E74B72" w:rsidRPr="00E74B72" w:rsidRDefault="00E74B72" w:rsidP="00E74B72">
      <w:pPr>
        <w:pStyle w:val="Bibliography"/>
        <w:rPr>
          <w:rFonts w:ascii="Calibri" w:hAnsi="Calibri" w:cs="Calibri"/>
        </w:rPr>
      </w:pPr>
      <w:r w:rsidRPr="00E74B72">
        <w:rPr>
          <w:rFonts w:ascii="Calibri" w:hAnsi="Calibri" w:cs="Calibri"/>
        </w:rPr>
        <w:t xml:space="preserve">Sebastian Lague (Director). (2024, June 12). </w:t>
      </w:r>
      <w:r w:rsidRPr="00E74B72">
        <w:rPr>
          <w:rFonts w:ascii="Calibri" w:hAnsi="Calibri" w:cs="Calibri"/>
          <w:i/>
          <w:iCs/>
        </w:rPr>
        <w:t>Coding Adventure: Optimizing a Ray Tracer (by building a BVH)</w:t>
      </w:r>
      <w:r w:rsidRPr="00E74B72">
        <w:rPr>
          <w:rFonts w:ascii="Calibri" w:hAnsi="Calibri" w:cs="Calibri"/>
        </w:rPr>
        <w:t xml:space="preserve"> [Video recording]. https://www.youtube.com/watch?v=C1H4zIiCOaI</w:t>
      </w:r>
    </w:p>
    <w:p w14:paraId="516E68E6" w14:textId="77777777" w:rsidR="00E74B72" w:rsidRPr="00E74B72" w:rsidRDefault="00E74B72" w:rsidP="00E74B72">
      <w:pPr>
        <w:pStyle w:val="Bibliography"/>
        <w:rPr>
          <w:rFonts w:ascii="Calibri" w:hAnsi="Calibri" w:cs="Calibri"/>
        </w:rPr>
      </w:pPr>
      <w:r w:rsidRPr="00E74B72">
        <w:rPr>
          <w:rFonts w:ascii="Calibri" w:hAnsi="Calibri" w:cs="Calibri"/>
        </w:rPr>
        <w:t xml:space="preserve">Triangle mesh. (2024). In </w:t>
      </w:r>
      <w:r w:rsidRPr="00E74B72">
        <w:rPr>
          <w:rFonts w:ascii="Calibri" w:hAnsi="Calibri" w:cs="Calibri"/>
          <w:i/>
          <w:iCs/>
        </w:rPr>
        <w:t>Wikipedia</w:t>
      </w:r>
      <w:r w:rsidRPr="00E74B72">
        <w:rPr>
          <w:rFonts w:ascii="Calibri" w:hAnsi="Calibri" w:cs="Calibri"/>
        </w:rPr>
        <w:t>. https://en.wikipedia.org/w/index.php?title=Triangle_mesh&amp;oldid=1234853041</w:t>
      </w:r>
    </w:p>
    <w:p w14:paraId="13BB2370" w14:textId="77777777" w:rsidR="00E74B72" w:rsidRPr="00E74B72" w:rsidRDefault="00E74B72" w:rsidP="00E74B72">
      <w:pPr>
        <w:pStyle w:val="Bibliography"/>
        <w:rPr>
          <w:rFonts w:ascii="Calibri" w:hAnsi="Calibri" w:cs="Calibri"/>
        </w:rPr>
      </w:pPr>
      <w:r w:rsidRPr="00E74B72">
        <w:rPr>
          <w:rFonts w:ascii="Calibri" w:hAnsi="Calibri" w:cs="Calibri"/>
          <w:i/>
          <w:iCs/>
        </w:rPr>
        <w:t>What is AABB in Computing? (Axis Aligned Bounding Box)</w:t>
      </w:r>
      <w:r w:rsidRPr="00E74B72">
        <w:rPr>
          <w:rFonts w:ascii="Calibri" w:hAnsi="Calibri" w:cs="Calibri"/>
        </w:rPr>
        <w:t>. (2024, April 16). https://60sec.site/buyer-guides/what-is-aabb-in-computing-axis-aligned-bounding-box</w:t>
      </w:r>
    </w:p>
    <w:p w14:paraId="41FC0312" w14:textId="19B17B87"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39" w:name="_Toc186369414"/>
      <w:r>
        <w:lastRenderedPageBreak/>
        <w:t>Acknowledgements</w:t>
      </w:r>
      <w:bookmarkEnd w:id="39"/>
    </w:p>
    <w:p w14:paraId="4F230CC8" w14:textId="77777777" w:rsidR="00F26B74" w:rsidRDefault="00F26B74" w:rsidP="00BC32BC">
      <w:pPr>
        <w:jc w:val="both"/>
      </w:pPr>
    </w:p>
    <w:p w14:paraId="4F4D784F" w14:textId="2B606D1E" w:rsidR="00CD6730" w:rsidRDefault="00CD6730" w:rsidP="00BC32BC">
      <w:pPr>
        <w:jc w:val="both"/>
        <w:rPr>
          <w:rStyle w:val="SubtleEmphasis"/>
          <w:b/>
          <w:color w:val="auto"/>
        </w:rPr>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4C65825C" w14:textId="77777777" w:rsidR="00F26B74" w:rsidRDefault="00F26B74"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40" w:name="_Toc186369415"/>
      <w:r>
        <w:lastRenderedPageBreak/>
        <w:t>Appendices</w:t>
      </w:r>
      <w:bookmarkEnd w:id="40"/>
    </w:p>
    <w:p w14:paraId="1FC51551" w14:textId="77777777" w:rsidR="000D5C84" w:rsidRDefault="000D5C84" w:rsidP="00BC32BC">
      <w:pPr>
        <w:jc w:val="both"/>
      </w:pPr>
    </w:p>
    <w:p w14:paraId="11D21E15" w14:textId="182D6079" w:rsidR="00CD6730" w:rsidRDefault="00CD6730" w:rsidP="00BC32BC">
      <w:pPr>
        <w:jc w:val="both"/>
        <w:rPr>
          <w:rStyle w:val="SubtleEmphasis"/>
          <w:b/>
          <w:color w:val="auto"/>
        </w:rPr>
      </w:pPr>
      <w:r>
        <w:rPr>
          <w:rStyle w:val="SubtleEmphasis"/>
          <w:b/>
          <w:color w:val="auto"/>
          <w:highlight w:val="yellow"/>
        </w:rPr>
        <w:t xml:space="preserve">In many cases, there are items that were developed for a research paper that can’t go into the actual paper in full. Things suc as code, art pieces, output of statistical analysis, questionnaires, … In this </w:t>
      </w:r>
      <w:r w:rsidRPr="001264BA">
        <w:rPr>
          <w:rStyle w:val="SubtleEmphasis"/>
          <w:b/>
          <w:color w:val="auto"/>
          <w:highlight w:val="yellow"/>
        </w:rPr>
        <w:t>section</w:t>
      </w:r>
      <w:r>
        <w:rPr>
          <w:rStyle w:val="SubtleEmphasis"/>
          <w:b/>
          <w:color w:val="auto"/>
          <w:highlight w:val="yellow"/>
        </w:rPr>
        <w:t>, you can present these elements; use the first page to list and number the items, then paste them sequentially. If some items are too large, you can store them online, and link to them. Common practice is to keep those links active at least one year after the publication of the thesis.</w:t>
      </w:r>
    </w:p>
    <w:p w14:paraId="221D7433"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65EBCCD2" w14:textId="77777777" w:rsidR="001D5823" w:rsidRPr="001D5823" w:rsidRDefault="001D5823" w:rsidP="00BC32BC">
      <w:pPr>
        <w:jc w:val="both"/>
        <w:rPr>
          <w:rStyle w:val="SubtleEmphasis"/>
          <w:b/>
          <w:i w:val="0"/>
          <w:iCs w:val="0"/>
          <w:color w:val="auto"/>
        </w:rPr>
      </w:pPr>
    </w:p>
    <w:p w14:paraId="6353D561" w14:textId="77777777" w:rsidR="001D5823" w:rsidRDefault="001D5823" w:rsidP="00BC32BC">
      <w:pPr>
        <w:jc w:val="both"/>
      </w:pPr>
    </w:p>
    <w:p w14:paraId="66CF8A8E" w14:textId="77777777" w:rsidR="000D5C84" w:rsidRPr="000D5C84" w:rsidRDefault="000D5C84" w:rsidP="00BC32BC">
      <w:pPr>
        <w:jc w:val="both"/>
      </w:pPr>
    </w:p>
    <w:p w14:paraId="43036A63" w14:textId="77777777" w:rsidR="002E208F" w:rsidRPr="001C55B6" w:rsidRDefault="002E208F" w:rsidP="00BC32BC">
      <w:pPr>
        <w:jc w:val="both"/>
      </w:pPr>
    </w:p>
    <w:sectPr w:rsidR="002E208F" w:rsidRPr="001C55B6" w:rsidSect="0033544C">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90159E" w14:textId="77777777" w:rsidR="00372B6F" w:rsidRDefault="00372B6F" w:rsidP="001C55B6">
      <w:pPr>
        <w:spacing w:after="0" w:line="240" w:lineRule="auto"/>
      </w:pPr>
      <w:r>
        <w:separator/>
      </w:r>
    </w:p>
  </w:endnote>
  <w:endnote w:type="continuationSeparator" w:id="0">
    <w:p w14:paraId="5A26CA73" w14:textId="77777777" w:rsidR="00372B6F" w:rsidRDefault="00372B6F"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32E19F" w14:textId="77777777" w:rsidR="009016DA" w:rsidRDefault="009016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A4E585" w14:textId="77777777" w:rsidR="009016DA" w:rsidRDefault="009016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A773AC" w14:textId="77777777" w:rsidR="00372B6F" w:rsidRDefault="00372B6F" w:rsidP="001C55B6">
      <w:pPr>
        <w:spacing w:after="0" w:line="240" w:lineRule="auto"/>
      </w:pPr>
      <w:r>
        <w:separator/>
      </w:r>
    </w:p>
  </w:footnote>
  <w:footnote w:type="continuationSeparator" w:id="0">
    <w:p w14:paraId="5F1BCC0C" w14:textId="77777777" w:rsidR="00372B6F" w:rsidRDefault="00372B6F"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D365EA" w14:textId="77777777" w:rsidR="009016DA" w:rsidRDefault="009016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9B34FE" w14:textId="77777777" w:rsidR="009016DA" w:rsidRDefault="009016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6901CA"/>
    <w:multiLevelType w:val="hybridMultilevel"/>
    <w:tmpl w:val="C278248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4"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9"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
  </w:num>
  <w:num w:numId="2" w16cid:durableId="571962279">
    <w:abstractNumId w:val="1"/>
  </w:num>
  <w:num w:numId="3" w16cid:durableId="287973074">
    <w:abstractNumId w:val="1"/>
  </w:num>
  <w:num w:numId="4" w16cid:durableId="284821275">
    <w:abstractNumId w:val="1"/>
  </w:num>
  <w:num w:numId="5" w16cid:durableId="1600528937">
    <w:abstractNumId w:val="1"/>
  </w:num>
  <w:num w:numId="6" w16cid:durableId="375737947">
    <w:abstractNumId w:val="1"/>
  </w:num>
  <w:num w:numId="7" w16cid:durableId="1995258676">
    <w:abstractNumId w:val="1"/>
  </w:num>
  <w:num w:numId="8" w16cid:durableId="752356719">
    <w:abstractNumId w:val="1"/>
  </w:num>
  <w:num w:numId="9" w16cid:durableId="804590231">
    <w:abstractNumId w:val="1"/>
  </w:num>
  <w:num w:numId="10" w16cid:durableId="1476994451">
    <w:abstractNumId w:val="1"/>
  </w:num>
  <w:num w:numId="11" w16cid:durableId="858591427">
    <w:abstractNumId w:val="16"/>
  </w:num>
  <w:num w:numId="12" w16cid:durableId="2081292380">
    <w:abstractNumId w:val="9"/>
  </w:num>
  <w:num w:numId="13" w16cid:durableId="997924738">
    <w:abstractNumId w:val="6"/>
  </w:num>
  <w:num w:numId="14" w16cid:durableId="159737767">
    <w:abstractNumId w:val="8"/>
  </w:num>
  <w:num w:numId="15" w16cid:durableId="1105812379">
    <w:abstractNumId w:val="12"/>
  </w:num>
  <w:num w:numId="16" w16cid:durableId="2138378045">
    <w:abstractNumId w:val="14"/>
  </w:num>
  <w:num w:numId="17" w16cid:durableId="987830825">
    <w:abstractNumId w:val="17"/>
  </w:num>
  <w:num w:numId="18" w16cid:durableId="1568614667">
    <w:abstractNumId w:val="3"/>
  </w:num>
  <w:num w:numId="19" w16cid:durableId="847645189">
    <w:abstractNumId w:val="7"/>
  </w:num>
  <w:num w:numId="20" w16cid:durableId="1145776036">
    <w:abstractNumId w:val="11"/>
  </w:num>
  <w:num w:numId="21" w16cid:durableId="671182528">
    <w:abstractNumId w:val="5"/>
  </w:num>
  <w:num w:numId="22" w16cid:durableId="292449161">
    <w:abstractNumId w:val="13"/>
  </w:num>
  <w:num w:numId="23" w16cid:durableId="1850674605">
    <w:abstractNumId w:val="10"/>
  </w:num>
  <w:num w:numId="24" w16cid:durableId="1751000677">
    <w:abstractNumId w:val="0"/>
  </w:num>
  <w:num w:numId="25" w16cid:durableId="893396061">
    <w:abstractNumId w:val="4"/>
  </w:num>
  <w:num w:numId="26" w16cid:durableId="619723063">
    <w:abstractNumId w:val="15"/>
  </w:num>
  <w:num w:numId="27" w16cid:durableId="16000201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5B61"/>
    <w:rsid w:val="00012C6B"/>
    <w:rsid w:val="00013120"/>
    <w:rsid w:val="0002019D"/>
    <w:rsid w:val="00035D94"/>
    <w:rsid w:val="000366CB"/>
    <w:rsid w:val="00047104"/>
    <w:rsid w:val="00052C23"/>
    <w:rsid w:val="00057DB8"/>
    <w:rsid w:val="00060C18"/>
    <w:rsid w:val="00063087"/>
    <w:rsid w:val="000653A9"/>
    <w:rsid w:val="000667BB"/>
    <w:rsid w:val="00081746"/>
    <w:rsid w:val="00083B6D"/>
    <w:rsid w:val="000857F3"/>
    <w:rsid w:val="000926E1"/>
    <w:rsid w:val="00096731"/>
    <w:rsid w:val="00096B21"/>
    <w:rsid w:val="000A0BB7"/>
    <w:rsid w:val="000A6685"/>
    <w:rsid w:val="000B2257"/>
    <w:rsid w:val="000B7BF4"/>
    <w:rsid w:val="000D5C84"/>
    <w:rsid w:val="000D6A02"/>
    <w:rsid w:val="000F777B"/>
    <w:rsid w:val="001025D6"/>
    <w:rsid w:val="00107594"/>
    <w:rsid w:val="00120E84"/>
    <w:rsid w:val="001245BE"/>
    <w:rsid w:val="00124948"/>
    <w:rsid w:val="001264BA"/>
    <w:rsid w:val="00150723"/>
    <w:rsid w:val="00150C09"/>
    <w:rsid w:val="00155D68"/>
    <w:rsid w:val="0018724B"/>
    <w:rsid w:val="00195628"/>
    <w:rsid w:val="001A0E70"/>
    <w:rsid w:val="001A4182"/>
    <w:rsid w:val="001A4A62"/>
    <w:rsid w:val="001B2801"/>
    <w:rsid w:val="001B2F09"/>
    <w:rsid w:val="001B43A9"/>
    <w:rsid w:val="001C1530"/>
    <w:rsid w:val="001C3FDB"/>
    <w:rsid w:val="001C55B6"/>
    <w:rsid w:val="001D0156"/>
    <w:rsid w:val="001D0494"/>
    <w:rsid w:val="001D1419"/>
    <w:rsid w:val="001D5823"/>
    <w:rsid w:val="001F78DA"/>
    <w:rsid w:val="00207CD2"/>
    <w:rsid w:val="00210D14"/>
    <w:rsid w:val="00212D23"/>
    <w:rsid w:val="002154D9"/>
    <w:rsid w:val="00216043"/>
    <w:rsid w:val="00222152"/>
    <w:rsid w:val="00225490"/>
    <w:rsid w:val="00237821"/>
    <w:rsid w:val="00251B10"/>
    <w:rsid w:val="00252DC1"/>
    <w:rsid w:val="0025395B"/>
    <w:rsid w:val="00254F2F"/>
    <w:rsid w:val="002566ED"/>
    <w:rsid w:val="002569B3"/>
    <w:rsid w:val="00262361"/>
    <w:rsid w:val="00263C85"/>
    <w:rsid w:val="0028582D"/>
    <w:rsid w:val="0029695C"/>
    <w:rsid w:val="002A2647"/>
    <w:rsid w:val="002A5889"/>
    <w:rsid w:val="002A6F71"/>
    <w:rsid w:val="002B50F6"/>
    <w:rsid w:val="002C2494"/>
    <w:rsid w:val="002D07DE"/>
    <w:rsid w:val="002D4E9C"/>
    <w:rsid w:val="002E0FFA"/>
    <w:rsid w:val="002E1349"/>
    <w:rsid w:val="002E208F"/>
    <w:rsid w:val="002E2D3A"/>
    <w:rsid w:val="002E5ED3"/>
    <w:rsid w:val="002F2B92"/>
    <w:rsid w:val="002F3024"/>
    <w:rsid w:val="002F3601"/>
    <w:rsid w:val="002F3655"/>
    <w:rsid w:val="003003F6"/>
    <w:rsid w:val="00302BC4"/>
    <w:rsid w:val="00331BE9"/>
    <w:rsid w:val="00333172"/>
    <w:rsid w:val="0033544C"/>
    <w:rsid w:val="0035525E"/>
    <w:rsid w:val="003600F5"/>
    <w:rsid w:val="00370C97"/>
    <w:rsid w:val="00372B6F"/>
    <w:rsid w:val="00373206"/>
    <w:rsid w:val="00377965"/>
    <w:rsid w:val="00395359"/>
    <w:rsid w:val="0039658B"/>
    <w:rsid w:val="003A3531"/>
    <w:rsid w:val="003B2E51"/>
    <w:rsid w:val="003B4E56"/>
    <w:rsid w:val="003C4C6D"/>
    <w:rsid w:val="003D7D92"/>
    <w:rsid w:val="003E3E33"/>
    <w:rsid w:val="003F73E5"/>
    <w:rsid w:val="00417EF7"/>
    <w:rsid w:val="0043214A"/>
    <w:rsid w:val="004321B3"/>
    <w:rsid w:val="00434B9C"/>
    <w:rsid w:val="00442417"/>
    <w:rsid w:val="00446577"/>
    <w:rsid w:val="00451993"/>
    <w:rsid w:val="00451BF8"/>
    <w:rsid w:val="00452056"/>
    <w:rsid w:val="00460533"/>
    <w:rsid w:val="004758EF"/>
    <w:rsid w:val="004810C0"/>
    <w:rsid w:val="00483D71"/>
    <w:rsid w:val="00495976"/>
    <w:rsid w:val="004A293F"/>
    <w:rsid w:val="004A650D"/>
    <w:rsid w:val="004A72F3"/>
    <w:rsid w:val="004B4FB1"/>
    <w:rsid w:val="004B61D2"/>
    <w:rsid w:val="004B6BAE"/>
    <w:rsid w:val="004B78B5"/>
    <w:rsid w:val="004C0EFF"/>
    <w:rsid w:val="004C2836"/>
    <w:rsid w:val="004C5078"/>
    <w:rsid w:val="004D0EDF"/>
    <w:rsid w:val="004D1736"/>
    <w:rsid w:val="004E19CD"/>
    <w:rsid w:val="004F75D2"/>
    <w:rsid w:val="00516777"/>
    <w:rsid w:val="00516F1A"/>
    <w:rsid w:val="00516FF7"/>
    <w:rsid w:val="00524B9B"/>
    <w:rsid w:val="00525FE7"/>
    <w:rsid w:val="005404BA"/>
    <w:rsid w:val="005440F3"/>
    <w:rsid w:val="00562198"/>
    <w:rsid w:val="00563981"/>
    <w:rsid w:val="0056482B"/>
    <w:rsid w:val="00565F61"/>
    <w:rsid w:val="00567B84"/>
    <w:rsid w:val="00572924"/>
    <w:rsid w:val="00583909"/>
    <w:rsid w:val="005921B2"/>
    <w:rsid w:val="00596BBC"/>
    <w:rsid w:val="005A003A"/>
    <w:rsid w:val="005B5533"/>
    <w:rsid w:val="005D0975"/>
    <w:rsid w:val="005D2A45"/>
    <w:rsid w:val="005D5D7A"/>
    <w:rsid w:val="005E04E3"/>
    <w:rsid w:val="005F293F"/>
    <w:rsid w:val="006122FF"/>
    <w:rsid w:val="0062287A"/>
    <w:rsid w:val="00626171"/>
    <w:rsid w:val="0063208D"/>
    <w:rsid w:val="00636BF0"/>
    <w:rsid w:val="006457C0"/>
    <w:rsid w:val="00647D7C"/>
    <w:rsid w:val="006667AA"/>
    <w:rsid w:val="00672F0E"/>
    <w:rsid w:val="0069168A"/>
    <w:rsid w:val="006A7D62"/>
    <w:rsid w:val="006B4649"/>
    <w:rsid w:val="006C30AC"/>
    <w:rsid w:val="006C456A"/>
    <w:rsid w:val="006C6781"/>
    <w:rsid w:val="006C7D1E"/>
    <w:rsid w:val="006E50DF"/>
    <w:rsid w:val="00717505"/>
    <w:rsid w:val="00726189"/>
    <w:rsid w:val="00730CE0"/>
    <w:rsid w:val="007403A1"/>
    <w:rsid w:val="007453D4"/>
    <w:rsid w:val="00745E0D"/>
    <w:rsid w:val="007703E3"/>
    <w:rsid w:val="00784B23"/>
    <w:rsid w:val="00797B2B"/>
    <w:rsid w:val="007A6380"/>
    <w:rsid w:val="007A6723"/>
    <w:rsid w:val="007B32E1"/>
    <w:rsid w:val="007B3680"/>
    <w:rsid w:val="007C3BBE"/>
    <w:rsid w:val="007C7D2F"/>
    <w:rsid w:val="007D6100"/>
    <w:rsid w:val="007F110F"/>
    <w:rsid w:val="008010C2"/>
    <w:rsid w:val="008023F2"/>
    <w:rsid w:val="00803972"/>
    <w:rsid w:val="00822EBD"/>
    <w:rsid w:val="0082364E"/>
    <w:rsid w:val="00826B1B"/>
    <w:rsid w:val="008409CE"/>
    <w:rsid w:val="008470EF"/>
    <w:rsid w:val="00864D8F"/>
    <w:rsid w:val="00872BDF"/>
    <w:rsid w:val="00885C7B"/>
    <w:rsid w:val="00886167"/>
    <w:rsid w:val="008A1047"/>
    <w:rsid w:val="008A28DE"/>
    <w:rsid w:val="008A6FCB"/>
    <w:rsid w:val="008E75AD"/>
    <w:rsid w:val="008F07D6"/>
    <w:rsid w:val="008F0EEB"/>
    <w:rsid w:val="0090068A"/>
    <w:rsid w:val="009016DA"/>
    <w:rsid w:val="009037F6"/>
    <w:rsid w:val="0090635C"/>
    <w:rsid w:val="00910A8A"/>
    <w:rsid w:val="00924A5F"/>
    <w:rsid w:val="009334B0"/>
    <w:rsid w:val="0094161A"/>
    <w:rsid w:val="0094319D"/>
    <w:rsid w:val="00945347"/>
    <w:rsid w:val="00952126"/>
    <w:rsid w:val="00970CB9"/>
    <w:rsid w:val="00970F11"/>
    <w:rsid w:val="009845DF"/>
    <w:rsid w:val="0099080C"/>
    <w:rsid w:val="00995E28"/>
    <w:rsid w:val="009B32D0"/>
    <w:rsid w:val="009B6AE4"/>
    <w:rsid w:val="009C1344"/>
    <w:rsid w:val="009C7F82"/>
    <w:rsid w:val="009D1A55"/>
    <w:rsid w:val="009D5E70"/>
    <w:rsid w:val="009D7694"/>
    <w:rsid w:val="009F56CD"/>
    <w:rsid w:val="00A02621"/>
    <w:rsid w:val="00A0359D"/>
    <w:rsid w:val="00A117E2"/>
    <w:rsid w:val="00A13792"/>
    <w:rsid w:val="00A3369F"/>
    <w:rsid w:val="00A37BAF"/>
    <w:rsid w:val="00A42A27"/>
    <w:rsid w:val="00A45984"/>
    <w:rsid w:val="00A93F97"/>
    <w:rsid w:val="00A97353"/>
    <w:rsid w:val="00AA6E34"/>
    <w:rsid w:val="00AB40A3"/>
    <w:rsid w:val="00AD2655"/>
    <w:rsid w:val="00AD3411"/>
    <w:rsid w:val="00AD6D7E"/>
    <w:rsid w:val="00AF4D50"/>
    <w:rsid w:val="00B030F4"/>
    <w:rsid w:val="00B077AE"/>
    <w:rsid w:val="00B10DDF"/>
    <w:rsid w:val="00B11D1C"/>
    <w:rsid w:val="00B30876"/>
    <w:rsid w:val="00B33A51"/>
    <w:rsid w:val="00B449FC"/>
    <w:rsid w:val="00B50DF7"/>
    <w:rsid w:val="00B602CA"/>
    <w:rsid w:val="00B72AAC"/>
    <w:rsid w:val="00B83986"/>
    <w:rsid w:val="00B86362"/>
    <w:rsid w:val="00B976AD"/>
    <w:rsid w:val="00BA041F"/>
    <w:rsid w:val="00BA0B70"/>
    <w:rsid w:val="00BA33E7"/>
    <w:rsid w:val="00BB0583"/>
    <w:rsid w:val="00BB0F03"/>
    <w:rsid w:val="00BB3504"/>
    <w:rsid w:val="00BC32BC"/>
    <w:rsid w:val="00BD15CF"/>
    <w:rsid w:val="00BE1C60"/>
    <w:rsid w:val="00BF4A89"/>
    <w:rsid w:val="00BF7504"/>
    <w:rsid w:val="00C02D33"/>
    <w:rsid w:val="00C221F5"/>
    <w:rsid w:val="00C620B4"/>
    <w:rsid w:val="00C85CBF"/>
    <w:rsid w:val="00CA24DB"/>
    <w:rsid w:val="00CC7382"/>
    <w:rsid w:val="00CC7964"/>
    <w:rsid w:val="00CD2D1C"/>
    <w:rsid w:val="00CD6730"/>
    <w:rsid w:val="00CE1B26"/>
    <w:rsid w:val="00CE20BA"/>
    <w:rsid w:val="00CF1E77"/>
    <w:rsid w:val="00D07D22"/>
    <w:rsid w:val="00D12BB3"/>
    <w:rsid w:val="00D227D0"/>
    <w:rsid w:val="00D33821"/>
    <w:rsid w:val="00D7746D"/>
    <w:rsid w:val="00D94242"/>
    <w:rsid w:val="00DC0C62"/>
    <w:rsid w:val="00DC1A9F"/>
    <w:rsid w:val="00DC2D16"/>
    <w:rsid w:val="00DC68E0"/>
    <w:rsid w:val="00DD0D0C"/>
    <w:rsid w:val="00DE240A"/>
    <w:rsid w:val="00DF2493"/>
    <w:rsid w:val="00DF319D"/>
    <w:rsid w:val="00E033F0"/>
    <w:rsid w:val="00E052BA"/>
    <w:rsid w:val="00E401A5"/>
    <w:rsid w:val="00E407E9"/>
    <w:rsid w:val="00E465DF"/>
    <w:rsid w:val="00E575B1"/>
    <w:rsid w:val="00E57F65"/>
    <w:rsid w:val="00E67AE1"/>
    <w:rsid w:val="00E70C2A"/>
    <w:rsid w:val="00E74B72"/>
    <w:rsid w:val="00EA0DE6"/>
    <w:rsid w:val="00EA5CA0"/>
    <w:rsid w:val="00EA75F9"/>
    <w:rsid w:val="00EB59A9"/>
    <w:rsid w:val="00EC2C90"/>
    <w:rsid w:val="00ED6557"/>
    <w:rsid w:val="00EE602A"/>
    <w:rsid w:val="00EF4577"/>
    <w:rsid w:val="00F10644"/>
    <w:rsid w:val="00F11261"/>
    <w:rsid w:val="00F116A7"/>
    <w:rsid w:val="00F26B74"/>
    <w:rsid w:val="00F37472"/>
    <w:rsid w:val="00F405AF"/>
    <w:rsid w:val="00F46888"/>
    <w:rsid w:val="00F47E39"/>
    <w:rsid w:val="00F6286A"/>
    <w:rsid w:val="00F639FF"/>
    <w:rsid w:val="00F6400A"/>
    <w:rsid w:val="00F73834"/>
    <w:rsid w:val="00F83765"/>
    <w:rsid w:val="00F876D1"/>
    <w:rsid w:val="00F9131D"/>
    <w:rsid w:val="00F93B3D"/>
    <w:rsid w:val="00F93DC2"/>
    <w:rsid w:val="00F94F50"/>
    <w:rsid w:val="00FA26C4"/>
    <w:rsid w:val="00FB58A9"/>
    <w:rsid w:val="00FB6A3B"/>
    <w:rsid w:val="00FB760C"/>
    <w:rsid w:val="00FB787E"/>
    <w:rsid w:val="00FD1441"/>
    <w:rsid w:val="00FD1FEB"/>
    <w:rsid w:val="00FF17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647"/>
  </w:style>
  <w:style w:type="paragraph" w:styleId="Heading1">
    <w:name w:val="heading 1"/>
    <w:basedOn w:val="Normal"/>
    <w:next w:val="Normal"/>
    <w:link w:val="Heading1Char"/>
    <w:uiPriority w:val="9"/>
    <w:qFormat/>
    <w:rsid w:val="0088616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semiHidden/>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1.xm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0E60BC"/>
    <w:rsid w:val="001126BD"/>
    <w:rsid w:val="00166B35"/>
    <w:rsid w:val="002851C1"/>
    <w:rsid w:val="002A5889"/>
    <w:rsid w:val="002E32D2"/>
    <w:rsid w:val="002F3601"/>
    <w:rsid w:val="00386572"/>
    <w:rsid w:val="003F546A"/>
    <w:rsid w:val="00510630"/>
    <w:rsid w:val="00572924"/>
    <w:rsid w:val="005C2D9B"/>
    <w:rsid w:val="005F66C1"/>
    <w:rsid w:val="00626171"/>
    <w:rsid w:val="00694E3D"/>
    <w:rsid w:val="006E4211"/>
    <w:rsid w:val="007B32E1"/>
    <w:rsid w:val="008C4323"/>
    <w:rsid w:val="008C5250"/>
    <w:rsid w:val="008D3594"/>
    <w:rsid w:val="00925800"/>
    <w:rsid w:val="009F20F3"/>
    <w:rsid w:val="00A13792"/>
    <w:rsid w:val="00B36F23"/>
    <w:rsid w:val="00BF7836"/>
    <w:rsid w:val="00DD5890"/>
    <w:rsid w:val="00E86D88"/>
    <w:rsid w:val="00E978A2"/>
    <w:rsid w:val="00EC71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3</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4</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2</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82BBC3F-E9C8-4EF9-8D8A-41FDD2654922}">
  <ds:schemaRefs>
    <ds:schemaRef ds:uri="http://schemas.openxmlformats.org/officeDocument/2006/bibliography"/>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5EBBBFF2-2B1E-4E2A-81ED-02FB134883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71</TotalTime>
  <Pages>25</Pages>
  <Words>6286</Words>
  <Characters>35831</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42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265</cp:revision>
  <dcterms:created xsi:type="dcterms:W3CDTF">2020-12-01T08:13:00Z</dcterms:created>
  <dcterms:modified xsi:type="dcterms:W3CDTF">2024-12-29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xU9p2UNa"/&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